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5C2301" w:rsidRPr="00F661EB" w:rsidRDefault="005C2301" w:rsidP="005C2301">
      <w:pPr>
        <w:spacing w:line="240" w:lineRule="auto"/>
        <w:rPr>
          <w:rFonts w:asciiTheme="minorHAnsi" w:hAnsiTheme="minorHAnsi" w:cs="Times New Roman"/>
          <w:b/>
        </w:rPr>
      </w:pPr>
      <w:r w:rsidRPr="00F661EB">
        <w:rPr>
          <w:rFonts w:asciiTheme="minorHAnsi" w:hAnsiTheme="minorHAnsi" w:cs="Times New Roman"/>
          <w:b/>
        </w:rPr>
        <w:t xml:space="preserve">S1 Supporting Tables </w:t>
      </w:r>
      <w:r w:rsidRPr="00B96325">
        <w:rPr>
          <w:rFonts w:asciiTheme="minorHAnsi" w:hAnsiTheme="minorHAnsi" w:cs="Times New Roman"/>
          <w:b/>
        </w:rPr>
        <w:t>for</w:t>
      </w:r>
      <w:r w:rsidRPr="00B96325">
        <w:rPr>
          <w:rFonts w:asciiTheme="minorHAnsi" w:hAnsiTheme="minorHAnsi" w:cs="Times New Roman"/>
        </w:rPr>
        <w:t xml:space="preserve"> </w:t>
      </w:r>
      <w:r w:rsidRPr="00B96325">
        <w:rPr>
          <w:rFonts w:asciiTheme="minorHAnsi" w:hAnsiTheme="minorHAnsi" w:cs="Times New Roman"/>
          <w:b/>
          <w:i/>
        </w:rPr>
        <w:t>Cost resulting from anti-tuberculosis drug shortages in the United States: a hypothetical cohort study</w:t>
      </w:r>
      <w:r>
        <w:rPr>
          <w:rFonts w:asciiTheme="minorHAnsi" w:hAnsiTheme="minorHAnsi" w:cs="Times New Roman"/>
          <w:b/>
          <w:i/>
        </w:rPr>
        <w:t>.</w:t>
      </w:r>
    </w:p>
    <w:p w:rsidR="00A45734" w:rsidRPr="001C1BFC" w:rsidRDefault="00A45734" w:rsidP="00BF730F">
      <w:pPr>
        <w:spacing w:line="240" w:lineRule="auto"/>
        <w:rPr>
          <w:rFonts w:ascii="Times New Roman" w:hAnsi="Times New Roman" w:cs="Times New Roman"/>
          <w:sz w:val="20"/>
          <w:szCs w:val="20"/>
        </w:rPr>
      </w:pPr>
      <w:r w:rsidRPr="001C1BFC">
        <w:rPr>
          <w:rFonts w:ascii="Times New Roman" w:hAnsi="Times New Roman" w:cs="Times New Roman"/>
          <w:sz w:val="20"/>
          <w:szCs w:val="20"/>
        </w:rPr>
        <w:t>This supplement provides additional details of the model structure</w:t>
      </w:r>
      <w:r w:rsidR="006B0B52" w:rsidRPr="001C1BFC">
        <w:rPr>
          <w:rFonts w:ascii="Times New Roman" w:hAnsi="Times New Roman" w:cs="Times New Roman"/>
          <w:sz w:val="20"/>
          <w:szCs w:val="20"/>
        </w:rPr>
        <w:t xml:space="preserve"> and</w:t>
      </w:r>
      <w:r w:rsidR="00BF730F" w:rsidRPr="001C1BFC">
        <w:rPr>
          <w:rFonts w:ascii="Times New Roman" w:hAnsi="Times New Roman" w:cs="Times New Roman"/>
          <w:sz w:val="20"/>
          <w:szCs w:val="20"/>
        </w:rPr>
        <w:t xml:space="preserve"> calculation of model inputs and includes the following tables:</w:t>
      </w:r>
    </w:p>
    <w:p w:rsidR="00BF730F" w:rsidRPr="001C1BFC" w:rsidRDefault="00E203D6" w:rsidP="00BF730F">
      <w:pPr>
        <w:spacing w:line="240" w:lineRule="auto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>Table</w:t>
      </w:r>
      <w:r w:rsidR="005C2301">
        <w:rPr>
          <w:rFonts w:ascii="Times New Roman" w:hAnsi="Times New Roman" w:cs="Times New Roman"/>
          <w:sz w:val="20"/>
          <w:szCs w:val="20"/>
        </w:rPr>
        <w:t xml:space="preserve"> </w:t>
      </w:r>
      <w:r w:rsidR="00602480">
        <w:rPr>
          <w:rFonts w:ascii="Times New Roman" w:hAnsi="Times New Roman" w:cs="Times New Roman"/>
          <w:sz w:val="20"/>
          <w:szCs w:val="20"/>
        </w:rPr>
        <w:t>A</w:t>
      </w:r>
      <w:r w:rsidR="00BF730F" w:rsidRPr="001C1BFC">
        <w:rPr>
          <w:rFonts w:ascii="Times New Roman" w:hAnsi="Times New Roman" w:cs="Times New Roman"/>
          <w:sz w:val="20"/>
          <w:szCs w:val="20"/>
        </w:rPr>
        <w:t xml:space="preserve">. </w:t>
      </w:r>
      <w:r w:rsidR="00BF730F" w:rsidRPr="001C1BFC">
        <w:rPr>
          <w:rFonts w:ascii="Times New Roman" w:eastAsia="Times New Roman" w:hAnsi="Times New Roman" w:cs="Times New Roman"/>
          <w:bCs/>
          <w:color w:val="000000"/>
          <w:sz w:val="20"/>
          <w:szCs w:val="20"/>
        </w:rPr>
        <w:t xml:space="preserve">Alternative regimens a patient could </w:t>
      </w:r>
      <w:r w:rsidR="00057EB8">
        <w:rPr>
          <w:rFonts w:ascii="Times New Roman" w:eastAsia="Times New Roman" w:hAnsi="Times New Roman" w:cs="Times New Roman"/>
          <w:bCs/>
          <w:color w:val="000000"/>
          <w:sz w:val="20"/>
          <w:szCs w:val="20"/>
        </w:rPr>
        <w:t>receive</w:t>
      </w:r>
      <w:r w:rsidR="00BF730F" w:rsidRPr="001C1BFC">
        <w:rPr>
          <w:rFonts w:ascii="Times New Roman" w:eastAsia="Times New Roman" w:hAnsi="Times New Roman" w:cs="Times New Roman"/>
          <w:bCs/>
          <w:color w:val="000000"/>
          <w:sz w:val="20"/>
          <w:szCs w:val="20"/>
        </w:rPr>
        <w:t xml:space="preserve"> in the setting of a medication </w:t>
      </w:r>
      <w:r w:rsidR="0059573B">
        <w:rPr>
          <w:rFonts w:ascii="Times New Roman" w:eastAsia="Times New Roman" w:hAnsi="Times New Roman" w:cs="Times New Roman"/>
          <w:bCs/>
          <w:color w:val="000000"/>
          <w:sz w:val="20"/>
          <w:szCs w:val="20"/>
        </w:rPr>
        <w:t>adverse event</w:t>
      </w:r>
      <w:r w:rsidR="003775F1">
        <w:rPr>
          <w:rFonts w:ascii="Times New Roman" w:eastAsia="Times New Roman" w:hAnsi="Times New Roman" w:cs="Times New Roman"/>
          <w:bCs/>
          <w:color w:val="000000"/>
          <w:sz w:val="20"/>
          <w:szCs w:val="20"/>
        </w:rPr>
        <w:t>, by regimen number</w:t>
      </w:r>
    </w:p>
    <w:p w:rsidR="00BF730F" w:rsidRPr="001C1BFC" w:rsidRDefault="00BF730F" w:rsidP="00BF730F">
      <w:pPr>
        <w:spacing w:line="240" w:lineRule="auto"/>
        <w:rPr>
          <w:rFonts w:ascii="Times New Roman" w:hAnsi="Times New Roman" w:cs="Times New Roman"/>
          <w:sz w:val="20"/>
          <w:szCs w:val="20"/>
        </w:rPr>
      </w:pPr>
      <w:r w:rsidRPr="001C1BFC">
        <w:rPr>
          <w:rFonts w:ascii="Times New Roman" w:hAnsi="Times New Roman" w:cs="Times New Roman"/>
          <w:sz w:val="20"/>
          <w:szCs w:val="20"/>
        </w:rPr>
        <w:t>Table</w:t>
      </w:r>
      <w:r w:rsidR="00602480">
        <w:rPr>
          <w:rFonts w:ascii="Times New Roman" w:hAnsi="Times New Roman" w:cs="Times New Roman"/>
          <w:sz w:val="20"/>
          <w:szCs w:val="20"/>
        </w:rPr>
        <w:t xml:space="preserve"> B</w:t>
      </w:r>
      <w:r w:rsidRPr="001C1BFC">
        <w:rPr>
          <w:rFonts w:ascii="Times New Roman" w:hAnsi="Times New Roman" w:cs="Times New Roman"/>
          <w:sz w:val="20"/>
          <w:szCs w:val="20"/>
        </w:rPr>
        <w:t xml:space="preserve">.  </w:t>
      </w:r>
      <w:r w:rsidR="0059573B">
        <w:rPr>
          <w:rFonts w:ascii="Times New Roman" w:hAnsi="Times New Roman" w:cs="Times New Roman"/>
          <w:sz w:val="20"/>
          <w:szCs w:val="20"/>
        </w:rPr>
        <w:t>Alternative r</w:t>
      </w:r>
      <w:r w:rsidRPr="001C1BFC">
        <w:rPr>
          <w:rFonts w:ascii="Times New Roman" w:hAnsi="Times New Roman" w:cs="Times New Roman"/>
          <w:sz w:val="20"/>
          <w:szCs w:val="20"/>
        </w:rPr>
        <w:t>egimen</w:t>
      </w:r>
      <w:r w:rsidR="0059573B">
        <w:rPr>
          <w:rFonts w:ascii="Times New Roman" w:hAnsi="Times New Roman" w:cs="Times New Roman"/>
          <w:sz w:val="20"/>
          <w:szCs w:val="20"/>
        </w:rPr>
        <w:t xml:space="preserve">s a patient </w:t>
      </w:r>
      <w:r w:rsidR="00057EB8">
        <w:rPr>
          <w:rFonts w:ascii="Times New Roman" w:hAnsi="Times New Roman" w:cs="Times New Roman"/>
          <w:sz w:val="20"/>
          <w:szCs w:val="20"/>
        </w:rPr>
        <w:t xml:space="preserve">could receive </w:t>
      </w:r>
      <w:r w:rsidR="003775F1">
        <w:rPr>
          <w:rFonts w:ascii="Times New Roman" w:hAnsi="Times New Roman" w:cs="Times New Roman"/>
          <w:sz w:val="20"/>
          <w:szCs w:val="20"/>
        </w:rPr>
        <w:t>in the setting of a medication</w:t>
      </w:r>
      <w:r w:rsidRPr="001C1BFC">
        <w:rPr>
          <w:rFonts w:ascii="Times New Roman" w:hAnsi="Times New Roman" w:cs="Times New Roman"/>
          <w:sz w:val="20"/>
          <w:szCs w:val="20"/>
        </w:rPr>
        <w:t xml:space="preserve"> adverse event</w:t>
      </w:r>
      <w:r w:rsidR="003775F1">
        <w:rPr>
          <w:rFonts w:ascii="Times New Roman" w:hAnsi="Times New Roman" w:cs="Times New Roman"/>
          <w:sz w:val="20"/>
          <w:szCs w:val="20"/>
        </w:rPr>
        <w:t>, by adverse event</w:t>
      </w:r>
    </w:p>
    <w:p w:rsidR="00BF730F" w:rsidRPr="001C1BFC" w:rsidRDefault="00BF730F" w:rsidP="00BF730F">
      <w:pPr>
        <w:spacing w:line="240" w:lineRule="auto"/>
        <w:rPr>
          <w:rFonts w:ascii="Times New Roman" w:eastAsia="Times New Roman" w:hAnsi="Times New Roman" w:cs="Times New Roman"/>
          <w:color w:val="000000"/>
          <w:sz w:val="20"/>
          <w:szCs w:val="20"/>
        </w:rPr>
      </w:pPr>
      <w:r w:rsidRPr="001C1BFC">
        <w:rPr>
          <w:rFonts w:ascii="Times New Roman" w:hAnsi="Times New Roman" w:cs="Times New Roman"/>
          <w:sz w:val="20"/>
          <w:szCs w:val="20"/>
        </w:rPr>
        <w:t>Table</w:t>
      </w:r>
      <w:r w:rsidR="00602480">
        <w:rPr>
          <w:rFonts w:ascii="Times New Roman" w:hAnsi="Times New Roman" w:cs="Times New Roman"/>
          <w:sz w:val="20"/>
          <w:szCs w:val="20"/>
        </w:rPr>
        <w:t xml:space="preserve"> C</w:t>
      </w:r>
      <w:r w:rsidRPr="001C1BFC">
        <w:rPr>
          <w:rFonts w:ascii="Times New Roman" w:hAnsi="Times New Roman" w:cs="Times New Roman"/>
          <w:sz w:val="20"/>
          <w:szCs w:val="20"/>
        </w:rPr>
        <w:t xml:space="preserve">.  </w:t>
      </w:r>
      <w:r w:rsidRPr="001C1BFC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Medical </w:t>
      </w:r>
      <w:r w:rsidR="0059573B">
        <w:rPr>
          <w:rFonts w:ascii="Times New Roman" w:eastAsia="Times New Roman" w:hAnsi="Times New Roman" w:cs="Times New Roman"/>
          <w:color w:val="000000"/>
          <w:sz w:val="20"/>
          <w:szCs w:val="20"/>
        </w:rPr>
        <w:t>t</w:t>
      </w:r>
      <w:r w:rsidRPr="001C1BFC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ests </w:t>
      </w:r>
      <w:r w:rsidR="00057EB8">
        <w:rPr>
          <w:rFonts w:ascii="Times New Roman" w:eastAsia="Times New Roman" w:hAnsi="Times New Roman" w:cs="Times New Roman"/>
          <w:color w:val="000000"/>
          <w:sz w:val="20"/>
          <w:szCs w:val="20"/>
        </w:rPr>
        <w:t>for</w:t>
      </w:r>
      <w:r w:rsidRPr="001C1BFC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 </w:t>
      </w:r>
      <w:r w:rsidR="0059573B">
        <w:rPr>
          <w:rFonts w:ascii="Times New Roman" w:eastAsia="Times New Roman" w:hAnsi="Times New Roman" w:cs="Times New Roman"/>
          <w:color w:val="000000"/>
          <w:sz w:val="20"/>
          <w:szCs w:val="20"/>
        </w:rPr>
        <w:t>r</w:t>
      </w:r>
      <w:r w:rsidRPr="001C1BFC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outine </w:t>
      </w:r>
      <w:r w:rsidR="0059573B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medication monitoring </w:t>
      </w:r>
    </w:p>
    <w:p w:rsidR="00BF730F" w:rsidRPr="001C1BFC" w:rsidRDefault="00BF730F" w:rsidP="00BF730F">
      <w:pPr>
        <w:spacing w:line="240" w:lineRule="auto"/>
        <w:rPr>
          <w:rFonts w:ascii="Times New Roman" w:hAnsi="Times New Roman" w:cs="Times New Roman"/>
          <w:sz w:val="20"/>
          <w:szCs w:val="20"/>
        </w:rPr>
      </w:pPr>
      <w:r w:rsidRPr="001C1BFC">
        <w:rPr>
          <w:rFonts w:ascii="Times New Roman" w:hAnsi="Times New Roman" w:cs="Times New Roman"/>
          <w:sz w:val="20"/>
          <w:szCs w:val="20"/>
        </w:rPr>
        <w:t>Table</w:t>
      </w:r>
      <w:r w:rsidR="00602480">
        <w:rPr>
          <w:rFonts w:ascii="Times New Roman" w:hAnsi="Times New Roman" w:cs="Times New Roman"/>
          <w:sz w:val="20"/>
          <w:szCs w:val="20"/>
        </w:rPr>
        <w:t xml:space="preserve"> D</w:t>
      </w:r>
      <w:r w:rsidRPr="001C1BFC">
        <w:rPr>
          <w:rFonts w:ascii="Times New Roman" w:hAnsi="Times New Roman" w:cs="Times New Roman"/>
          <w:sz w:val="20"/>
          <w:szCs w:val="20"/>
        </w:rPr>
        <w:t xml:space="preserve">.  Procedures and frequency of procedure </w:t>
      </w:r>
      <w:r w:rsidR="00057EB8">
        <w:rPr>
          <w:rFonts w:ascii="Times New Roman" w:hAnsi="Times New Roman" w:cs="Times New Roman"/>
          <w:sz w:val="20"/>
          <w:szCs w:val="20"/>
        </w:rPr>
        <w:t>after</w:t>
      </w:r>
      <w:r w:rsidR="0059573B">
        <w:rPr>
          <w:rFonts w:ascii="Times New Roman" w:hAnsi="Times New Roman" w:cs="Times New Roman"/>
          <w:sz w:val="20"/>
          <w:szCs w:val="20"/>
        </w:rPr>
        <w:t xml:space="preserve"> </w:t>
      </w:r>
      <w:r w:rsidRPr="001C1BFC">
        <w:rPr>
          <w:rFonts w:ascii="Times New Roman" w:hAnsi="Times New Roman" w:cs="Times New Roman"/>
          <w:sz w:val="20"/>
          <w:szCs w:val="20"/>
        </w:rPr>
        <w:t>adverse events</w:t>
      </w:r>
    </w:p>
    <w:p w:rsidR="00A45734" w:rsidRPr="001C1BFC" w:rsidRDefault="00A45734" w:rsidP="00BF730F">
      <w:pPr>
        <w:spacing w:line="240" w:lineRule="auto"/>
        <w:rPr>
          <w:rFonts w:ascii="Times New Roman" w:hAnsi="Times New Roman" w:cs="Times New Roman"/>
          <w:sz w:val="20"/>
          <w:szCs w:val="20"/>
        </w:rPr>
      </w:pPr>
    </w:p>
    <w:p w:rsidR="00145CA4" w:rsidRDefault="00145CA4">
      <w:pPr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br w:type="page"/>
      </w:r>
    </w:p>
    <w:p w:rsidR="006B0B52" w:rsidRPr="001C1BFC" w:rsidRDefault="00AE4AAC" w:rsidP="006B0B52">
      <w:pPr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lastRenderedPageBreak/>
        <w:t>Table</w:t>
      </w:r>
      <w:r w:rsidR="005C2301">
        <w:rPr>
          <w:rFonts w:ascii="Times New Roman" w:hAnsi="Times New Roman" w:cs="Times New Roman"/>
          <w:b/>
        </w:rPr>
        <w:t xml:space="preserve"> </w:t>
      </w:r>
      <w:r w:rsidR="00602480">
        <w:rPr>
          <w:rFonts w:ascii="Times New Roman" w:hAnsi="Times New Roman" w:cs="Times New Roman"/>
          <w:b/>
        </w:rPr>
        <w:t>A</w:t>
      </w:r>
      <w:r w:rsidR="006B0B52" w:rsidRPr="001C1BFC">
        <w:rPr>
          <w:rFonts w:ascii="Times New Roman" w:hAnsi="Times New Roman" w:cs="Times New Roman"/>
          <w:b/>
        </w:rPr>
        <w:t xml:space="preserve">.  </w:t>
      </w:r>
      <w:r w:rsidR="006B0B52" w:rsidRPr="001C1BFC">
        <w:rPr>
          <w:rFonts w:ascii="Times New Roman" w:eastAsia="Times New Roman" w:hAnsi="Times New Roman" w:cs="Times New Roman"/>
          <w:b/>
          <w:bCs/>
          <w:color w:val="000000"/>
        </w:rPr>
        <w:t xml:space="preserve">Alternative regimens a patient in the hypothetical cohort could be changed to in the setting of a medication </w:t>
      </w:r>
      <w:r w:rsidR="00FA2981">
        <w:rPr>
          <w:rFonts w:ascii="Times New Roman" w:eastAsia="Times New Roman" w:hAnsi="Times New Roman" w:cs="Times New Roman"/>
          <w:b/>
          <w:bCs/>
          <w:color w:val="000000"/>
        </w:rPr>
        <w:t xml:space="preserve">adverse </w:t>
      </w:r>
      <w:proofErr w:type="spellStart"/>
      <w:r w:rsidR="00FA2981">
        <w:rPr>
          <w:rFonts w:ascii="Times New Roman" w:eastAsia="Times New Roman" w:hAnsi="Times New Roman" w:cs="Times New Roman"/>
          <w:b/>
          <w:bCs/>
          <w:color w:val="000000"/>
        </w:rPr>
        <w:t>event.</w:t>
      </w:r>
      <w:r w:rsidR="00CA7866" w:rsidRPr="001C1BFC">
        <w:rPr>
          <w:rFonts w:ascii="Times New Roman" w:eastAsia="Times New Roman" w:hAnsi="Times New Roman" w:cs="Times New Roman"/>
          <w:b/>
          <w:bCs/>
          <w:color w:val="000000"/>
          <w:vertAlign w:val="superscript"/>
        </w:rPr>
        <w:t>a</w:t>
      </w:r>
      <w:proofErr w:type="spellEnd"/>
      <w:r w:rsidR="006B0B52" w:rsidRPr="001C1BFC">
        <w:rPr>
          <w:rFonts w:ascii="Times New Roman" w:eastAsia="Times New Roman" w:hAnsi="Times New Roman" w:cs="Times New Roman"/>
          <w:b/>
          <w:bCs/>
          <w:color w:val="000000"/>
        </w:rPr>
        <w:t xml:space="preserve">  </w:t>
      </w:r>
      <w:r w:rsidR="006B0B52" w:rsidRPr="001C1BFC">
        <w:rPr>
          <w:rFonts w:ascii="Times New Roman" w:hAnsi="Times New Roman" w:cs="Times New Roman"/>
          <w:b/>
        </w:rPr>
        <w:tab/>
        <w:t xml:space="preserve"> </w:t>
      </w:r>
      <w:r w:rsidR="006B0B52" w:rsidRPr="001C1BFC">
        <w:rPr>
          <w:rFonts w:ascii="Times New Roman" w:hAnsi="Times New Roman" w:cs="Times New Roman"/>
          <w:b/>
        </w:rPr>
        <w:tab/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2520"/>
        <w:gridCol w:w="2520"/>
      </w:tblGrid>
      <w:tr w:rsidR="00A27D8A" w:rsidRPr="001C1BFC" w:rsidTr="00145CA4">
        <w:tc>
          <w:tcPr>
            <w:tcW w:w="1818" w:type="dxa"/>
            <w:tcBorders>
              <w:top w:val="single" w:sz="4" w:space="0" w:color="auto"/>
              <w:bottom w:val="single" w:sz="4" w:space="0" w:color="auto"/>
            </w:tcBorders>
          </w:tcPr>
          <w:p w:rsidR="00A27D8A" w:rsidRPr="001C1BFC" w:rsidRDefault="00A27D8A" w:rsidP="006B0B52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1C1BFC">
              <w:rPr>
                <w:rFonts w:ascii="Times New Roman" w:hAnsi="Times New Roman" w:cs="Times New Roman"/>
                <w:b/>
                <w:sz w:val="20"/>
                <w:szCs w:val="20"/>
              </w:rPr>
              <w:t>Regimen</w:t>
            </w:r>
          </w:p>
        </w:tc>
        <w:tc>
          <w:tcPr>
            <w:tcW w:w="2520" w:type="dxa"/>
            <w:tcBorders>
              <w:top w:val="single" w:sz="4" w:space="0" w:color="auto"/>
              <w:bottom w:val="single" w:sz="4" w:space="0" w:color="auto"/>
            </w:tcBorders>
          </w:tcPr>
          <w:p w:rsidR="00A27D8A" w:rsidRPr="001C1BFC" w:rsidRDefault="00145CA4" w:rsidP="00145CA4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Medications </w:t>
            </w:r>
            <w:r w:rsidR="00CA7866"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2520" w:type="dxa"/>
            <w:tcBorders>
              <w:top w:val="single" w:sz="4" w:space="0" w:color="auto"/>
              <w:bottom w:val="single" w:sz="4" w:space="0" w:color="auto"/>
            </w:tcBorders>
          </w:tcPr>
          <w:p w:rsidR="00A27D8A" w:rsidRPr="001C1BFC" w:rsidRDefault="00A27D8A" w:rsidP="006B0B52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1C1BFC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Duration </w:t>
            </w:r>
            <w:r w:rsidR="00145CA4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medication given </w:t>
            </w:r>
            <w:r w:rsidRPr="001C1BFC">
              <w:rPr>
                <w:rFonts w:ascii="Times New Roman" w:hAnsi="Times New Roman" w:cs="Times New Roman"/>
                <w:b/>
                <w:sz w:val="20"/>
                <w:szCs w:val="20"/>
              </w:rPr>
              <w:t>(months)</w:t>
            </w:r>
          </w:p>
        </w:tc>
      </w:tr>
      <w:tr w:rsidR="00A27D8A" w:rsidRPr="001C1BFC" w:rsidTr="00145CA4">
        <w:trPr>
          <w:trHeight w:val="980"/>
        </w:trPr>
        <w:tc>
          <w:tcPr>
            <w:tcW w:w="1818" w:type="dxa"/>
            <w:tcBorders>
              <w:top w:val="single" w:sz="4" w:space="0" w:color="auto"/>
            </w:tcBorders>
          </w:tcPr>
          <w:p w:rsidR="00A27D8A" w:rsidRPr="001C1BFC" w:rsidRDefault="00A27D8A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C1BFC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2520" w:type="dxa"/>
            <w:tcBorders>
              <w:top w:val="single" w:sz="4" w:space="0" w:color="auto"/>
            </w:tcBorders>
          </w:tcPr>
          <w:p w:rsidR="00FA2981" w:rsidRDefault="00FA2981" w:rsidP="00A27D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NH</w:t>
            </w:r>
            <w:r w:rsidRPr="001C1BFC" w:rsidDel="00FA298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:rsidR="00A27D8A" w:rsidRPr="001C1BFC" w:rsidRDefault="00FA2981" w:rsidP="00A27D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RIF</w:t>
            </w:r>
          </w:p>
          <w:p w:rsidR="00A27D8A" w:rsidRPr="001C1BFC" w:rsidRDefault="00FA2981" w:rsidP="00A27D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MB</w:t>
            </w:r>
          </w:p>
          <w:p w:rsidR="00A27D8A" w:rsidRPr="001C1BFC" w:rsidRDefault="00FA2981" w:rsidP="00A27D8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ZA</w:t>
            </w:r>
          </w:p>
        </w:tc>
        <w:tc>
          <w:tcPr>
            <w:tcW w:w="2520" w:type="dxa"/>
            <w:tcBorders>
              <w:top w:val="single" w:sz="4" w:space="0" w:color="auto"/>
            </w:tcBorders>
          </w:tcPr>
          <w:p w:rsidR="00A27D8A" w:rsidRPr="001C1BFC" w:rsidRDefault="00A27D8A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C1BFC">
              <w:rPr>
                <w:rFonts w:ascii="Times New Roman" w:hAnsi="Times New Roman" w:cs="Times New Roman"/>
                <w:sz w:val="20"/>
                <w:szCs w:val="20"/>
              </w:rPr>
              <w:t xml:space="preserve">6 </w:t>
            </w:r>
          </w:p>
          <w:p w:rsidR="00A27D8A" w:rsidRPr="001C1BFC" w:rsidRDefault="00A27D8A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C1BFC"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  <w:p w:rsidR="00A27D8A" w:rsidRPr="001C1BFC" w:rsidRDefault="00A27D8A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C1BFC"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  <w:p w:rsidR="00A27D8A" w:rsidRPr="001C1BFC" w:rsidRDefault="00A27D8A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C1BFC"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</w:tc>
      </w:tr>
      <w:tr w:rsidR="00A27D8A" w:rsidRPr="001C1BFC" w:rsidTr="00145CA4">
        <w:tc>
          <w:tcPr>
            <w:tcW w:w="1818" w:type="dxa"/>
          </w:tcPr>
          <w:p w:rsidR="00A27D8A" w:rsidRPr="001C1BFC" w:rsidRDefault="00A27D8A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C1BFC"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2520" w:type="dxa"/>
          </w:tcPr>
          <w:p w:rsidR="0074349D" w:rsidRPr="001C1BFC" w:rsidRDefault="00FA2981" w:rsidP="0074349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RIF</w:t>
            </w:r>
          </w:p>
          <w:p w:rsidR="0074349D" w:rsidRPr="001C1BFC" w:rsidRDefault="00FA2981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MB</w:t>
            </w:r>
          </w:p>
          <w:p w:rsidR="00A27D8A" w:rsidRPr="001C1BFC" w:rsidRDefault="00FA2981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ZA</w:t>
            </w:r>
          </w:p>
        </w:tc>
        <w:tc>
          <w:tcPr>
            <w:tcW w:w="2520" w:type="dxa"/>
          </w:tcPr>
          <w:p w:rsidR="00A27D8A" w:rsidRPr="001C1BFC" w:rsidRDefault="00A27D8A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C1BFC"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  <w:p w:rsidR="00A27D8A" w:rsidRPr="001C1BFC" w:rsidRDefault="00A27D8A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C1BFC"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  <w:p w:rsidR="00A27D8A" w:rsidRPr="001C1BFC" w:rsidRDefault="00A27D8A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C1BFC"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</w:tr>
      <w:tr w:rsidR="00A27D8A" w:rsidRPr="001C1BFC" w:rsidTr="00145CA4">
        <w:tc>
          <w:tcPr>
            <w:tcW w:w="1818" w:type="dxa"/>
          </w:tcPr>
          <w:p w:rsidR="00A27D8A" w:rsidRPr="001C1BFC" w:rsidRDefault="00A27D8A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C1BFC">
              <w:rPr>
                <w:rFonts w:ascii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2520" w:type="dxa"/>
          </w:tcPr>
          <w:p w:rsidR="00FA2981" w:rsidRDefault="00FA2981" w:rsidP="006B0B5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NH</w:t>
            </w:r>
          </w:p>
          <w:p w:rsidR="0074349D" w:rsidRPr="001C1BFC" w:rsidRDefault="00FA2981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C1BFC" w:rsidDel="00FA298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EMB</w:t>
            </w:r>
          </w:p>
          <w:p w:rsidR="00A27D8A" w:rsidRPr="001C1BFC" w:rsidRDefault="00BD5F28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MFX</w:t>
            </w:r>
          </w:p>
          <w:p w:rsidR="00A27D8A" w:rsidRPr="001C1BFC" w:rsidRDefault="00FA2981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ZA</w:t>
            </w:r>
          </w:p>
        </w:tc>
        <w:tc>
          <w:tcPr>
            <w:tcW w:w="2520" w:type="dxa"/>
          </w:tcPr>
          <w:p w:rsidR="00A27D8A" w:rsidRPr="001C1BFC" w:rsidRDefault="00A27D8A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C1BFC">
              <w:rPr>
                <w:rFonts w:ascii="Times New Roman" w:hAnsi="Times New Roman" w:cs="Times New Roman"/>
                <w:sz w:val="20"/>
                <w:szCs w:val="20"/>
              </w:rPr>
              <w:t>12</w:t>
            </w:r>
          </w:p>
          <w:p w:rsidR="00A27D8A" w:rsidRPr="001C1BFC" w:rsidRDefault="00A27D8A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C1BFC">
              <w:rPr>
                <w:rFonts w:ascii="Times New Roman" w:hAnsi="Times New Roman" w:cs="Times New Roman"/>
                <w:sz w:val="20"/>
                <w:szCs w:val="20"/>
              </w:rPr>
              <w:t>12</w:t>
            </w:r>
          </w:p>
          <w:p w:rsidR="00A27D8A" w:rsidRPr="001C1BFC" w:rsidRDefault="00A27D8A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C1BFC">
              <w:rPr>
                <w:rFonts w:ascii="Times New Roman" w:hAnsi="Times New Roman" w:cs="Times New Roman"/>
                <w:sz w:val="20"/>
                <w:szCs w:val="20"/>
              </w:rPr>
              <w:t>12</w:t>
            </w:r>
          </w:p>
          <w:p w:rsidR="00A27D8A" w:rsidRPr="001C1BFC" w:rsidRDefault="00A27D8A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C1BFC"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</w:tc>
      </w:tr>
      <w:tr w:rsidR="00A27D8A" w:rsidRPr="001C1BFC" w:rsidTr="00145CA4">
        <w:tc>
          <w:tcPr>
            <w:tcW w:w="1818" w:type="dxa"/>
          </w:tcPr>
          <w:p w:rsidR="00A27D8A" w:rsidRPr="001C1BFC" w:rsidRDefault="00A27D8A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C1BFC">
              <w:rPr>
                <w:rFonts w:ascii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2520" w:type="dxa"/>
          </w:tcPr>
          <w:p w:rsidR="0074349D" w:rsidRPr="001C1BFC" w:rsidRDefault="00FA2981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MB</w:t>
            </w:r>
          </w:p>
          <w:p w:rsidR="00401742" w:rsidRPr="001C1BFC" w:rsidRDefault="00FA2981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ZA</w:t>
            </w:r>
          </w:p>
          <w:p w:rsidR="004D4950" w:rsidRPr="001C1BFC" w:rsidRDefault="00BD5F28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MFX</w:t>
            </w:r>
          </w:p>
          <w:p w:rsidR="00A27D8A" w:rsidRPr="001C1BFC" w:rsidRDefault="00145CA4" w:rsidP="00F22A6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MK</w:t>
            </w:r>
            <w:r w:rsidR="004D4950" w:rsidRPr="001C1BF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</w:tc>
        <w:tc>
          <w:tcPr>
            <w:tcW w:w="2520" w:type="dxa"/>
          </w:tcPr>
          <w:p w:rsidR="00A27D8A" w:rsidRPr="001C1BFC" w:rsidRDefault="00A27D8A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C1BFC">
              <w:rPr>
                <w:rFonts w:ascii="Times New Roman" w:hAnsi="Times New Roman" w:cs="Times New Roman"/>
                <w:sz w:val="20"/>
                <w:szCs w:val="20"/>
              </w:rPr>
              <w:t>18</w:t>
            </w:r>
          </w:p>
          <w:p w:rsidR="00A27D8A" w:rsidRPr="001C1BFC" w:rsidRDefault="00A27D8A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C1BFC">
              <w:rPr>
                <w:rFonts w:ascii="Times New Roman" w:hAnsi="Times New Roman" w:cs="Times New Roman"/>
                <w:sz w:val="20"/>
                <w:szCs w:val="20"/>
              </w:rPr>
              <w:t>18</w:t>
            </w:r>
          </w:p>
          <w:p w:rsidR="00A27D8A" w:rsidRPr="001C1BFC" w:rsidRDefault="00A27D8A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C1BFC">
              <w:rPr>
                <w:rFonts w:ascii="Times New Roman" w:hAnsi="Times New Roman" w:cs="Times New Roman"/>
                <w:sz w:val="20"/>
                <w:szCs w:val="20"/>
              </w:rPr>
              <w:t>18</w:t>
            </w:r>
          </w:p>
          <w:p w:rsidR="00A27D8A" w:rsidRPr="001C1BFC" w:rsidRDefault="00A27D8A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C1BFC"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</w:tr>
      <w:tr w:rsidR="00A27D8A" w:rsidRPr="001C1BFC" w:rsidTr="00145CA4">
        <w:tc>
          <w:tcPr>
            <w:tcW w:w="1818" w:type="dxa"/>
          </w:tcPr>
          <w:p w:rsidR="00A27D8A" w:rsidRPr="001C1BFC" w:rsidRDefault="00A27D8A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C1BFC">
              <w:rPr>
                <w:rFonts w:ascii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2520" w:type="dxa"/>
          </w:tcPr>
          <w:p w:rsidR="00FA2981" w:rsidRDefault="00FA2981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NH</w:t>
            </w:r>
            <w:r w:rsidRPr="001C1BFC" w:rsidDel="00FA298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:rsidR="007E532A" w:rsidRPr="001C1BFC" w:rsidRDefault="00FA2981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RIF</w:t>
            </w:r>
          </w:p>
        </w:tc>
        <w:tc>
          <w:tcPr>
            <w:tcW w:w="2520" w:type="dxa"/>
          </w:tcPr>
          <w:p w:rsidR="00A27D8A" w:rsidRPr="001C1BFC" w:rsidRDefault="007E532A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C1BFC">
              <w:rPr>
                <w:rFonts w:ascii="Times New Roman" w:hAnsi="Times New Roman" w:cs="Times New Roman"/>
                <w:sz w:val="20"/>
                <w:szCs w:val="20"/>
              </w:rPr>
              <w:t>9</w:t>
            </w:r>
          </w:p>
          <w:p w:rsidR="007E532A" w:rsidRPr="001C1BFC" w:rsidRDefault="007E532A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C1BFC">
              <w:rPr>
                <w:rFonts w:ascii="Times New Roman" w:hAnsi="Times New Roman" w:cs="Times New Roman"/>
                <w:sz w:val="20"/>
                <w:szCs w:val="20"/>
              </w:rPr>
              <w:t>9</w:t>
            </w:r>
          </w:p>
        </w:tc>
      </w:tr>
      <w:tr w:rsidR="00A27D8A" w:rsidRPr="001C1BFC" w:rsidTr="00145CA4">
        <w:tc>
          <w:tcPr>
            <w:tcW w:w="1818" w:type="dxa"/>
          </w:tcPr>
          <w:p w:rsidR="00A27D8A" w:rsidRPr="001C1BFC" w:rsidRDefault="00A27D8A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C1BFC"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2520" w:type="dxa"/>
          </w:tcPr>
          <w:p w:rsidR="0074349D" w:rsidRPr="001C1BFC" w:rsidRDefault="00FA2981" w:rsidP="0074349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RIF</w:t>
            </w:r>
          </w:p>
          <w:p w:rsidR="00401742" w:rsidRPr="001C1BFC" w:rsidRDefault="00FA2981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MB</w:t>
            </w:r>
          </w:p>
          <w:p w:rsidR="007E532A" w:rsidRPr="001C1BFC" w:rsidRDefault="00145CA4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MFX</w:t>
            </w:r>
          </w:p>
        </w:tc>
        <w:tc>
          <w:tcPr>
            <w:tcW w:w="2520" w:type="dxa"/>
          </w:tcPr>
          <w:p w:rsidR="00A27D8A" w:rsidRPr="001C1BFC" w:rsidRDefault="007E532A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C1BFC">
              <w:rPr>
                <w:rFonts w:ascii="Times New Roman" w:hAnsi="Times New Roman" w:cs="Times New Roman"/>
                <w:sz w:val="20"/>
                <w:szCs w:val="20"/>
              </w:rPr>
              <w:t>12</w:t>
            </w:r>
          </w:p>
          <w:p w:rsidR="007E532A" w:rsidRPr="001C1BFC" w:rsidRDefault="007E532A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C1BFC">
              <w:rPr>
                <w:rFonts w:ascii="Times New Roman" w:hAnsi="Times New Roman" w:cs="Times New Roman"/>
                <w:sz w:val="20"/>
                <w:szCs w:val="20"/>
              </w:rPr>
              <w:t>12</w:t>
            </w:r>
          </w:p>
          <w:p w:rsidR="007E532A" w:rsidRPr="001C1BFC" w:rsidRDefault="007E532A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C1BFC"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</w:tc>
      </w:tr>
      <w:tr w:rsidR="00A27D8A" w:rsidRPr="001C1BFC" w:rsidTr="00145CA4">
        <w:tc>
          <w:tcPr>
            <w:tcW w:w="1818" w:type="dxa"/>
          </w:tcPr>
          <w:p w:rsidR="00A27D8A" w:rsidRPr="001C1BFC" w:rsidRDefault="00A27D8A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C1BFC">
              <w:rPr>
                <w:rFonts w:ascii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2520" w:type="dxa"/>
          </w:tcPr>
          <w:p w:rsidR="00FA2981" w:rsidRDefault="00FA2981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NH</w:t>
            </w:r>
            <w:r w:rsidRPr="001C1BFC" w:rsidDel="00FA298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:rsidR="004D4950" w:rsidRPr="001C1BFC" w:rsidRDefault="00FA2981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ZA</w:t>
            </w:r>
          </w:p>
          <w:p w:rsidR="007E532A" w:rsidRPr="001C1BFC" w:rsidRDefault="00FA2981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MB</w:t>
            </w:r>
          </w:p>
        </w:tc>
        <w:tc>
          <w:tcPr>
            <w:tcW w:w="2520" w:type="dxa"/>
          </w:tcPr>
          <w:p w:rsidR="00A27D8A" w:rsidRPr="001C1BFC" w:rsidRDefault="007E532A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C1BFC">
              <w:rPr>
                <w:rFonts w:ascii="Times New Roman" w:hAnsi="Times New Roman" w:cs="Times New Roman"/>
                <w:sz w:val="20"/>
                <w:szCs w:val="20"/>
              </w:rPr>
              <w:t>9</w:t>
            </w:r>
          </w:p>
          <w:p w:rsidR="007E532A" w:rsidRPr="001C1BFC" w:rsidRDefault="007E532A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C1BFC">
              <w:rPr>
                <w:rFonts w:ascii="Times New Roman" w:hAnsi="Times New Roman" w:cs="Times New Roman"/>
                <w:sz w:val="20"/>
                <w:szCs w:val="20"/>
              </w:rPr>
              <w:t>9</w:t>
            </w:r>
          </w:p>
          <w:p w:rsidR="007E532A" w:rsidRPr="001C1BFC" w:rsidRDefault="007E532A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C1BFC">
              <w:rPr>
                <w:rFonts w:ascii="Times New Roman" w:hAnsi="Times New Roman" w:cs="Times New Roman"/>
                <w:sz w:val="20"/>
                <w:szCs w:val="20"/>
              </w:rPr>
              <w:t>9</w:t>
            </w:r>
          </w:p>
        </w:tc>
      </w:tr>
      <w:tr w:rsidR="00A27D8A" w:rsidRPr="001C1BFC" w:rsidTr="00145CA4">
        <w:tc>
          <w:tcPr>
            <w:tcW w:w="1818" w:type="dxa"/>
          </w:tcPr>
          <w:p w:rsidR="00A27D8A" w:rsidRPr="001C1BFC" w:rsidRDefault="00A27D8A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C1BFC">
              <w:rPr>
                <w:rFonts w:ascii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2520" w:type="dxa"/>
          </w:tcPr>
          <w:p w:rsidR="00FA2981" w:rsidRDefault="00FA2981" w:rsidP="0074349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NH</w:t>
            </w:r>
            <w:r w:rsidRPr="001C1BFC" w:rsidDel="00FA298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:rsidR="0074349D" w:rsidRPr="001C1BFC" w:rsidRDefault="00FA2981" w:rsidP="0074349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RIF</w:t>
            </w:r>
          </w:p>
          <w:p w:rsidR="007E532A" w:rsidRPr="001C1BFC" w:rsidRDefault="00FA2981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ZA</w:t>
            </w:r>
          </w:p>
        </w:tc>
        <w:tc>
          <w:tcPr>
            <w:tcW w:w="2520" w:type="dxa"/>
          </w:tcPr>
          <w:p w:rsidR="00A27D8A" w:rsidRPr="001C1BFC" w:rsidRDefault="007E532A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C1BFC"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  <w:p w:rsidR="007E532A" w:rsidRPr="001C1BFC" w:rsidRDefault="007E532A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C1BFC"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  <w:p w:rsidR="007E532A" w:rsidRPr="001C1BFC" w:rsidRDefault="007E532A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C1BFC"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</w:tc>
      </w:tr>
      <w:tr w:rsidR="00A27D8A" w:rsidRPr="001C1BFC" w:rsidTr="00145CA4">
        <w:tc>
          <w:tcPr>
            <w:tcW w:w="1818" w:type="dxa"/>
          </w:tcPr>
          <w:p w:rsidR="00A27D8A" w:rsidRPr="001C1BFC" w:rsidRDefault="00A27D8A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C1BFC">
              <w:rPr>
                <w:rFonts w:ascii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2520" w:type="dxa"/>
          </w:tcPr>
          <w:p w:rsidR="0074349D" w:rsidRPr="001C1BFC" w:rsidRDefault="00FA2981" w:rsidP="0074349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RIF</w:t>
            </w:r>
          </w:p>
          <w:p w:rsidR="004D4950" w:rsidRPr="001C1BFC" w:rsidRDefault="00FA2981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MB</w:t>
            </w:r>
          </w:p>
          <w:p w:rsidR="007E532A" w:rsidRPr="001C1BFC" w:rsidRDefault="00145CA4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MFX</w:t>
            </w:r>
          </w:p>
        </w:tc>
        <w:tc>
          <w:tcPr>
            <w:tcW w:w="2520" w:type="dxa"/>
          </w:tcPr>
          <w:p w:rsidR="00A27D8A" w:rsidRPr="001C1BFC" w:rsidRDefault="007E532A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C1BFC">
              <w:rPr>
                <w:rFonts w:ascii="Times New Roman" w:hAnsi="Times New Roman" w:cs="Times New Roman"/>
                <w:sz w:val="20"/>
                <w:szCs w:val="20"/>
              </w:rPr>
              <w:t>9</w:t>
            </w:r>
          </w:p>
          <w:p w:rsidR="007E532A" w:rsidRPr="001C1BFC" w:rsidRDefault="007E532A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C1BFC">
              <w:rPr>
                <w:rFonts w:ascii="Times New Roman" w:hAnsi="Times New Roman" w:cs="Times New Roman"/>
                <w:sz w:val="20"/>
                <w:szCs w:val="20"/>
              </w:rPr>
              <w:t>9</w:t>
            </w:r>
          </w:p>
          <w:p w:rsidR="007E532A" w:rsidRPr="001C1BFC" w:rsidRDefault="007E532A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C1BFC">
              <w:rPr>
                <w:rFonts w:ascii="Times New Roman" w:hAnsi="Times New Roman" w:cs="Times New Roman"/>
                <w:sz w:val="20"/>
                <w:szCs w:val="20"/>
              </w:rPr>
              <w:t>9</w:t>
            </w:r>
          </w:p>
        </w:tc>
      </w:tr>
      <w:tr w:rsidR="00A27D8A" w:rsidRPr="001C1BFC" w:rsidTr="00145CA4">
        <w:tc>
          <w:tcPr>
            <w:tcW w:w="1818" w:type="dxa"/>
          </w:tcPr>
          <w:p w:rsidR="00A27D8A" w:rsidRPr="001C1BFC" w:rsidRDefault="00A27D8A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C1BFC">
              <w:rPr>
                <w:rFonts w:ascii="Times New Roman" w:hAnsi="Times New Roman" w:cs="Times New Roman"/>
                <w:sz w:val="20"/>
                <w:szCs w:val="20"/>
              </w:rPr>
              <w:t>10</w:t>
            </w:r>
          </w:p>
        </w:tc>
        <w:tc>
          <w:tcPr>
            <w:tcW w:w="2520" w:type="dxa"/>
          </w:tcPr>
          <w:p w:rsidR="004D4950" w:rsidRPr="001C1BFC" w:rsidRDefault="00FA2981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MB</w:t>
            </w:r>
          </w:p>
          <w:p w:rsidR="004D4950" w:rsidRPr="001C1BFC" w:rsidRDefault="00145CA4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MFX</w:t>
            </w:r>
          </w:p>
          <w:p w:rsidR="004D4950" w:rsidRPr="001C1BFC" w:rsidRDefault="00145CA4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MK</w:t>
            </w:r>
          </w:p>
          <w:p w:rsidR="007E532A" w:rsidRPr="001C1BFC" w:rsidRDefault="00FA2981" w:rsidP="004D495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S</w:t>
            </w:r>
          </w:p>
        </w:tc>
        <w:tc>
          <w:tcPr>
            <w:tcW w:w="2520" w:type="dxa"/>
          </w:tcPr>
          <w:p w:rsidR="00A27D8A" w:rsidRPr="001C1BFC" w:rsidRDefault="007E532A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C1BFC">
              <w:rPr>
                <w:rFonts w:ascii="Times New Roman" w:hAnsi="Times New Roman" w:cs="Times New Roman"/>
                <w:sz w:val="20"/>
                <w:szCs w:val="20"/>
              </w:rPr>
              <w:t>18</w:t>
            </w:r>
          </w:p>
          <w:p w:rsidR="007E532A" w:rsidRPr="001C1BFC" w:rsidRDefault="007E532A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C1BFC">
              <w:rPr>
                <w:rFonts w:ascii="Times New Roman" w:hAnsi="Times New Roman" w:cs="Times New Roman"/>
                <w:sz w:val="20"/>
                <w:szCs w:val="20"/>
              </w:rPr>
              <w:t>18</w:t>
            </w:r>
          </w:p>
          <w:p w:rsidR="007E532A" w:rsidRPr="001C1BFC" w:rsidRDefault="007E532A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C1BFC"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  <w:p w:rsidR="007E532A" w:rsidRPr="001C1BFC" w:rsidRDefault="007E532A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C1BFC"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</w:tr>
      <w:tr w:rsidR="00A27D8A" w:rsidRPr="001C1BFC" w:rsidTr="00145CA4">
        <w:tc>
          <w:tcPr>
            <w:tcW w:w="1818" w:type="dxa"/>
          </w:tcPr>
          <w:p w:rsidR="00A27D8A" w:rsidRPr="001C1BFC" w:rsidRDefault="00A27D8A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C1BFC">
              <w:rPr>
                <w:rFonts w:ascii="Times New Roman" w:hAnsi="Times New Roman" w:cs="Times New Roman"/>
                <w:sz w:val="20"/>
                <w:szCs w:val="20"/>
              </w:rPr>
              <w:t>11</w:t>
            </w:r>
          </w:p>
        </w:tc>
        <w:tc>
          <w:tcPr>
            <w:tcW w:w="2520" w:type="dxa"/>
          </w:tcPr>
          <w:p w:rsidR="0074349D" w:rsidRPr="001C1BFC" w:rsidRDefault="00FA2981" w:rsidP="0074349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RIF</w:t>
            </w:r>
          </w:p>
          <w:p w:rsidR="00A27D8A" w:rsidRPr="001C1BFC" w:rsidRDefault="00FA2981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ZA</w:t>
            </w:r>
          </w:p>
          <w:p w:rsidR="007E532A" w:rsidRPr="001C1BFC" w:rsidRDefault="00145CA4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MFX</w:t>
            </w:r>
          </w:p>
        </w:tc>
        <w:tc>
          <w:tcPr>
            <w:tcW w:w="2520" w:type="dxa"/>
          </w:tcPr>
          <w:p w:rsidR="00A27D8A" w:rsidRPr="001C1BFC" w:rsidRDefault="007E532A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C1BFC">
              <w:rPr>
                <w:rFonts w:ascii="Times New Roman" w:hAnsi="Times New Roman" w:cs="Times New Roman"/>
                <w:sz w:val="20"/>
                <w:szCs w:val="20"/>
              </w:rPr>
              <w:t>9</w:t>
            </w:r>
          </w:p>
          <w:p w:rsidR="007E532A" w:rsidRPr="001C1BFC" w:rsidRDefault="007E532A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C1BFC">
              <w:rPr>
                <w:rFonts w:ascii="Times New Roman" w:hAnsi="Times New Roman" w:cs="Times New Roman"/>
                <w:sz w:val="20"/>
                <w:szCs w:val="20"/>
              </w:rPr>
              <w:t>9</w:t>
            </w:r>
          </w:p>
          <w:p w:rsidR="007E532A" w:rsidRPr="001C1BFC" w:rsidRDefault="007E532A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C1BFC">
              <w:rPr>
                <w:rFonts w:ascii="Times New Roman" w:hAnsi="Times New Roman" w:cs="Times New Roman"/>
                <w:sz w:val="20"/>
                <w:szCs w:val="20"/>
              </w:rPr>
              <w:t>9</w:t>
            </w:r>
          </w:p>
        </w:tc>
      </w:tr>
      <w:tr w:rsidR="00A27D8A" w:rsidRPr="001C1BFC" w:rsidTr="00145CA4">
        <w:tc>
          <w:tcPr>
            <w:tcW w:w="1818" w:type="dxa"/>
          </w:tcPr>
          <w:p w:rsidR="00A27D8A" w:rsidRPr="001C1BFC" w:rsidRDefault="00A27D8A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C1BFC">
              <w:rPr>
                <w:rFonts w:ascii="Times New Roman" w:hAnsi="Times New Roman" w:cs="Times New Roman"/>
                <w:sz w:val="20"/>
                <w:szCs w:val="20"/>
              </w:rPr>
              <w:t>12</w:t>
            </w:r>
          </w:p>
        </w:tc>
        <w:tc>
          <w:tcPr>
            <w:tcW w:w="2520" w:type="dxa"/>
          </w:tcPr>
          <w:p w:rsidR="00FA2981" w:rsidRDefault="00FA2981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NH</w:t>
            </w:r>
            <w:r w:rsidRPr="001C1BFC" w:rsidDel="00FA298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:rsidR="004D4950" w:rsidRPr="001C1BFC" w:rsidRDefault="00FA2981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MB</w:t>
            </w:r>
          </w:p>
          <w:p w:rsidR="004D4950" w:rsidRPr="001C1BFC" w:rsidRDefault="00145CA4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MFX</w:t>
            </w:r>
            <w:r w:rsidR="004D4950" w:rsidRPr="001C1BF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:rsidR="007E532A" w:rsidRPr="001C1BFC" w:rsidRDefault="00145CA4" w:rsidP="00F22A6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MK</w:t>
            </w:r>
          </w:p>
        </w:tc>
        <w:tc>
          <w:tcPr>
            <w:tcW w:w="2520" w:type="dxa"/>
          </w:tcPr>
          <w:p w:rsidR="00A27D8A" w:rsidRPr="001C1BFC" w:rsidRDefault="007E532A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C1BFC">
              <w:rPr>
                <w:rFonts w:ascii="Times New Roman" w:hAnsi="Times New Roman" w:cs="Times New Roman"/>
                <w:sz w:val="20"/>
                <w:szCs w:val="20"/>
              </w:rPr>
              <w:t>18</w:t>
            </w:r>
          </w:p>
          <w:p w:rsidR="007E532A" w:rsidRPr="001C1BFC" w:rsidRDefault="007E532A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C1BFC">
              <w:rPr>
                <w:rFonts w:ascii="Times New Roman" w:hAnsi="Times New Roman" w:cs="Times New Roman"/>
                <w:sz w:val="20"/>
                <w:szCs w:val="20"/>
              </w:rPr>
              <w:t>18</w:t>
            </w:r>
          </w:p>
          <w:p w:rsidR="007E532A" w:rsidRPr="001C1BFC" w:rsidRDefault="007E532A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C1BFC">
              <w:rPr>
                <w:rFonts w:ascii="Times New Roman" w:hAnsi="Times New Roman" w:cs="Times New Roman"/>
                <w:sz w:val="20"/>
                <w:szCs w:val="20"/>
              </w:rPr>
              <w:t>18</w:t>
            </w:r>
          </w:p>
          <w:p w:rsidR="007E532A" w:rsidRPr="001C1BFC" w:rsidRDefault="007E532A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C1BFC"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</w:tc>
      </w:tr>
      <w:tr w:rsidR="00A27D8A" w:rsidRPr="001C1BFC" w:rsidTr="00145CA4">
        <w:tc>
          <w:tcPr>
            <w:tcW w:w="1818" w:type="dxa"/>
          </w:tcPr>
          <w:p w:rsidR="00A27D8A" w:rsidRPr="001C1BFC" w:rsidRDefault="00A27D8A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C1BFC">
              <w:rPr>
                <w:rFonts w:ascii="Times New Roman" w:hAnsi="Times New Roman" w:cs="Times New Roman"/>
                <w:sz w:val="20"/>
                <w:szCs w:val="20"/>
              </w:rPr>
              <w:t>13</w:t>
            </w:r>
          </w:p>
        </w:tc>
        <w:tc>
          <w:tcPr>
            <w:tcW w:w="2520" w:type="dxa"/>
          </w:tcPr>
          <w:p w:rsidR="00FA2981" w:rsidRDefault="00FA2981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NH</w:t>
            </w:r>
            <w:r w:rsidRPr="001C1BFC" w:rsidDel="00FA298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:rsidR="00FA2981" w:rsidRDefault="00145CA4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MFX</w:t>
            </w:r>
            <w:r w:rsidR="004D4950" w:rsidRPr="001C1BF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:rsidR="007E532A" w:rsidRPr="001C1BFC" w:rsidRDefault="00FA2981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ZA</w:t>
            </w:r>
          </w:p>
        </w:tc>
        <w:tc>
          <w:tcPr>
            <w:tcW w:w="2520" w:type="dxa"/>
          </w:tcPr>
          <w:p w:rsidR="00A27D8A" w:rsidRPr="001C1BFC" w:rsidRDefault="007E532A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C1BFC">
              <w:rPr>
                <w:rFonts w:ascii="Times New Roman" w:hAnsi="Times New Roman" w:cs="Times New Roman"/>
                <w:sz w:val="20"/>
                <w:szCs w:val="20"/>
              </w:rPr>
              <w:t>12</w:t>
            </w:r>
          </w:p>
          <w:p w:rsidR="007E532A" w:rsidRPr="001C1BFC" w:rsidRDefault="007E532A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C1BFC">
              <w:rPr>
                <w:rFonts w:ascii="Times New Roman" w:hAnsi="Times New Roman" w:cs="Times New Roman"/>
                <w:sz w:val="20"/>
                <w:szCs w:val="20"/>
              </w:rPr>
              <w:t>12</w:t>
            </w:r>
          </w:p>
          <w:p w:rsidR="007E532A" w:rsidRPr="001C1BFC" w:rsidRDefault="007E532A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C1BFC"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</w:tc>
      </w:tr>
      <w:tr w:rsidR="00A27D8A" w:rsidRPr="001C1BFC" w:rsidTr="00145CA4">
        <w:tc>
          <w:tcPr>
            <w:tcW w:w="1818" w:type="dxa"/>
          </w:tcPr>
          <w:p w:rsidR="00A27D8A" w:rsidRPr="001C1BFC" w:rsidRDefault="00A27D8A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C1BFC">
              <w:rPr>
                <w:rFonts w:ascii="Times New Roman" w:hAnsi="Times New Roman" w:cs="Times New Roman"/>
                <w:sz w:val="20"/>
                <w:szCs w:val="20"/>
              </w:rPr>
              <w:t>14</w:t>
            </w:r>
          </w:p>
        </w:tc>
        <w:tc>
          <w:tcPr>
            <w:tcW w:w="2520" w:type="dxa"/>
          </w:tcPr>
          <w:p w:rsidR="00FA2981" w:rsidRDefault="00FA2981" w:rsidP="006B0B5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NH</w:t>
            </w:r>
          </w:p>
          <w:p w:rsidR="004D4950" w:rsidRPr="001C1BFC" w:rsidRDefault="00FA2981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ZA</w:t>
            </w:r>
          </w:p>
          <w:p w:rsidR="004D4950" w:rsidRPr="001C1BFC" w:rsidRDefault="00145CA4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MFX</w:t>
            </w:r>
          </w:p>
          <w:p w:rsidR="007E532A" w:rsidRPr="001C1BFC" w:rsidRDefault="00145CA4" w:rsidP="00145CA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MK</w:t>
            </w:r>
          </w:p>
        </w:tc>
        <w:tc>
          <w:tcPr>
            <w:tcW w:w="2520" w:type="dxa"/>
          </w:tcPr>
          <w:p w:rsidR="00A27D8A" w:rsidRPr="001C1BFC" w:rsidRDefault="007E532A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C1BFC">
              <w:rPr>
                <w:rFonts w:ascii="Times New Roman" w:hAnsi="Times New Roman" w:cs="Times New Roman"/>
                <w:sz w:val="20"/>
                <w:szCs w:val="20"/>
              </w:rPr>
              <w:t>18</w:t>
            </w:r>
          </w:p>
          <w:p w:rsidR="007E532A" w:rsidRPr="001C1BFC" w:rsidRDefault="007E532A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C1BFC">
              <w:rPr>
                <w:rFonts w:ascii="Times New Roman" w:hAnsi="Times New Roman" w:cs="Times New Roman"/>
                <w:sz w:val="20"/>
                <w:szCs w:val="20"/>
              </w:rPr>
              <w:t>18</w:t>
            </w:r>
          </w:p>
          <w:p w:rsidR="007E532A" w:rsidRPr="001C1BFC" w:rsidRDefault="007E532A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C1BFC">
              <w:rPr>
                <w:rFonts w:ascii="Times New Roman" w:hAnsi="Times New Roman" w:cs="Times New Roman"/>
                <w:sz w:val="20"/>
                <w:szCs w:val="20"/>
              </w:rPr>
              <w:t>18</w:t>
            </w:r>
          </w:p>
          <w:p w:rsidR="007E532A" w:rsidRPr="001C1BFC" w:rsidRDefault="007E532A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C1BFC"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</w:tc>
      </w:tr>
      <w:tr w:rsidR="00A27D8A" w:rsidRPr="001C1BFC" w:rsidTr="00145CA4">
        <w:tc>
          <w:tcPr>
            <w:tcW w:w="1818" w:type="dxa"/>
          </w:tcPr>
          <w:p w:rsidR="00A27D8A" w:rsidRPr="001C1BFC" w:rsidRDefault="00A27D8A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C1BFC">
              <w:rPr>
                <w:rFonts w:ascii="Times New Roman" w:hAnsi="Times New Roman" w:cs="Times New Roman"/>
                <w:sz w:val="20"/>
                <w:szCs w:val="20"/>
              </w:rPr>
              <w:t>15</w:t>
            </w:r>
          </w:p>
        </w:tc>
        <w:tc>
          <w:tcPr>
            <w:tcW w:w="2520" w:type="dxa"/>
          </w:tcPr>
          <w:p w:rsidR="00FA2981" w:rsidRDefault="00FA2981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NH</w:t>
            </w:r>
            <w:r w:rsidRPr="001C1BFC" w:rsidDel="00FA298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:rsidR="00401742" w:rsidRPr="001C1BFC" w:rsidRDefault="00FA2981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MB</w:t>
            </w:r>
          </w:p>
          <w:p w:rsidR="007E532A" w:rsidRPr="001C1BFC" w:rsidRDefault="00FA2981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ZA</w:t>
            </w:r>
          </w:p>
        </w:tc>
        <w:tc>
          <w:tcPr>
            <w:tcW w:w="2520" w:type="dxa"/>
          </w:tcPr>
          <w:p w:rsidR="00A27D8A" w:rsidRPr="001C1BFC" w:rsidRDefault="007E532A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C1BFC">
              <w:rPr>
                <w:rFonts w:ascii="Times New Roman" w:hAnsi="Times New Roman" w:cs="Times New Roman"/>
                <w:sz w:val="20"/>
                <w:szCs w:val="20"/>
              </w:rPr>
              <w:t>18</w:t>
            </w:r>
          </w:p>
          <w:p w:rsidR="007E532A" w:rsidRPr="001C1BFC" w:rsidRDefault="007E532A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C1BFC">
              <w:rPr>
                <w:rFonts w:ascii="Times New Roman" w:hAnsi="Times New Roman" w:cs="Times New Roman"/>
                <w:sz w:val="20"/>
                <w:szCs w:val="20"/>
              </w:rPr>
              <w:t>18</w:t>
            </w:r>
          </w:p>
          <w:p w:rsidR="007E532A" w:rsidRPr="001C1BFC" w:rsidRDefault="007E532A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C1BFC"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</w:tc>
      </w:tr>
      <w:tr w:rsidR="007E532A" w:rsidRPr="001C1BFC" w:rsidTr="00145CA4">
        <w:tc>
          <w:tcPr>
            <w:tcW w:w="1818" w:type="dxa"/>
          </w:tcPr>
          <w:p w:rsidR="007E532A" w:rsidRPr="001C1BFC" w:rsidRDefault="007E532A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C1BFC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16</w:t>
            </w:r>
          </w:p>
        </w:tc>
        <w:tc>
          <w:tcPr>
            <w:tcW w:w="2520" w:type="dxa"/>
          </w:tcPr>
          <w:p w:rsidR="007E532A" w:rsidRPr="001C1BFC" w:rsidRDefault="00FA2981" w:rsidP="002959D0">
            <w:pPr>
              <w:tabs>
                <w:tab w:val="center" w:pos="1152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MB</w:t>
            </w:r>
            <w:r w:rsidR="007E532A" w:rsidRPr="001C1BFC">
              <w:rPr>
                <w:rFonts w:ascii="Times New Roman" w:hAnsi="Times New Roman" w:cs="Times New Roman"/>
                <w:sz w:val="20"/>
                <w:szCs w:val="20"/>
              </w:rPr>
              <w:tab/>
            </w:r>
          </w:p>
          <w:p w:rsidR="004D4950" w:rsidRPr="001C1BFC" w:rsidRDefault="00145CA4" w:rsidP="0067439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MFX</w:t>
            </w:r>
            <w:r w:rsidR="004D4950" w:rsidRPr="001C1BF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:rsidR="004D4950" w:rsidRPr="001C1BFC" w:rsidRDefault="00FA2981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S</w:t>
            </w:r>
          </w:p>
          <w:p w:rsidR="007E532A" w:rsidRPr="001C1BFC" w:rsidRDefault="00145CA4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MK</w:t>
            </w:r>
          </w:p>
        </w:tc>
        <w:tc>
          <w:tcPr>
            <w:tcW w:w="2520" w:type="dxa"/>
          </w:tcPr>
          <w:p w:rsidR="007E532A" w:rsidRPr="001C1BFC" w:rsidRDefault="007E532A" w:rsidP="0067439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C1BFC">
              <w:rPr>
                <w:rFonts w:ascii="Times New Roman" w:hAnsi="Times New Roman" w:cs="Times New Roman"/>
                <w:sz w:val="20"/>
                <w:szCs w:val="20"/>
              </w:rPr>
              <w:t>18</w:t>
            </w:r>
          </w:p>
          <w:p w:rsidR="007E532A" w:rsidRPr="001C1BFC" w:rsidRDefault="007E532A" w:rsidP="0067439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C1BFC">
              <w:rPr>
                <w:rFonts w:ascii="Times New Roman" w:hAnsi="Times New Roman" w:cs="Times New Roman"/>
                <w:sz w:val="20"/>
                <w:szCs w:val="20"/>
              </w:rPr>
              <w:t>18</w:t>
            </w:r>
          </w:p>
          <w:p w:rsidR="007E532A" w:rsidRPr="001C1BFC" w:rsidRDefault="007E532A" w:rsidP="0067439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C1BFC">
              <w:rPr>
                <w:rFonts w:ascii="Times New Roman" w:hAnsi="Times New Roman" w:cs="Times New Roman"/>
                <w:sz w:val="20"/>
                <w:szCs w:val="20"/>
              </w:rPr>
              <w:t>18</w:t>
            </w:r>
          </w:p>
          <w:p w:rsidR="007E532A" w:rsidRPr="001C1BFC" w:rsidRDefault="007E532A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C1BFC"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</w:tr>
      <w:tr w:rsidR="007E532A" w:rsidRPr="001C1BFC" w:rsidTr="00145CA4">
        <w:tc>
          <w:tcPr>
            <w:tcW w:w="1818" w:type="dxa"/>
          </w:tcPr>
          <w:p w:rsidR="007E532A" w:rsidRPr="001C1BFC" w:rsidRDefault="007E532A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C1BFC">
              <w:rPr>
                <w:rFonts w:ascii="Times New Roman" w:hAnsi="Times New Roman" w:cs="Times New Roman"/>
                <w:sz w:val="20"/>
                <w:szCs w:val="20"/>
              </w:rPr>
              <w:t>17</w:t>
            </w:r>
          </w:p>
        </w:tc>
        <w:tc>
          <w:tcPr>
            <w:tcW w:w="2520" w:type="dxa"/>
          </w:tcPr>
          <w:p w:rsidR="007E532A" w:rsidRPr="001C1BFC" w:rsidRDefault="00FA2981" w:rsidP="0067439C">
            <w:pPr>
              <w:tabs>
                <w:tab w:val="center" w:pos="1152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ZA</w:t>
            </w:r>
            <w:r w:rsidR="007E532A" w:rsidRPr="001C1BFC">
              <w:rPr>
                <w:rFonts w:ascii="Times New Roman" w:hAnsi="Times New Roman" w:cs="Times New Roman"/>
                <w:sz w:val="20"/>
                <w:szCs w:val="20"/>
              </w:rPr>
              <w:tab/>
            </w:r>
          </w:p>
          <w:p w:rsidR="004D4950" w:rsidRPr="001C1BFC" w:rsidRDefault="00145CA4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MFX</w:t>
            </w:r>
            <w:r w:rsidR="004D4950" w:rsidRPr="001C1BF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:rsidR="007E532A" w:rsidRPr="001C1BFC" w:rsidRDefault="00FA2981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S</w:t>
            </w:r>
          </w:p>
          <w:p w:rsidR="007E532A" w:rsidRPr="001C1BFC" w:rsidRDefault="00145CA4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MK</w:t>
            </w:r>
          </w:p>
        </w:tc>
        <w:tc>
          <w:tcPr>
            <w:tcW w:w="2520" w:type="dxa"/>
          </w:tcPr>
          <w:p w:rsidR="007E532A" w:rsidRPr="001C1BFC" w:rsidRDefault="007E532A" w:rsidP="0067439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C1BFC">
              <w:rPr>
                <w:rFonts w:ascii="Times New Roman" w:hAnsi="Times New Roman" w:cs="Times New Roman"/>
                <w:sz w:val="20"/>
                <w:szCs w:val="20"/>
              </w:rPr>
              <w:t>18</w:t>
            </w:r>
          </w:p>
          <w:p w:rsidR="007E532A" w:rsidRPr="001C1BFC" w:rsidRDefault="007E532A" w:rsidP="0067439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C1BFC">
              <w:rPr>
                <w:rFonts w:ascii="Times New Roman" w:hAnsi="Times New Roman" w:cs="Times New Roman"/>
                <w:sz w:val="20"/>
                <w:szCs w:val="20"/>
              </w:rPr>
              <w:t>18</w:t>
            </w:r>
          </w:p>
          <w:p w:rsidR="007E532A" w:rsidRPr="001C1BFC" w:rsidRDefault="007E532A" w:rsidP="0067439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C1BFC">
              <w:rPr>
                <w:rFonts w:ascii="Times New Roman" w:hAnsi="Times New Roman" w:cs="Times New Roman"/>
                <w:sz w:val="20"/>
                <w:szCs w:val="20"/>
              </w:rPr>
              <w:t>18</w:t>
            </w:r>
          </w:p>
          <w:p w:rsidR="007E532A" w:rsidRPr="001C1BFC" w:rsidRDefault="007E532A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C1BFC"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</w:tr>
      <w:tr w:rsidR="007E532A" w:rsidRPr="001C1BFC" w:rsidTr="00145CA4">
        <w:tc>
          <w:tcPr>
            <w:tcW w:w="1818" w:type="dxa"/>
          </w:tcPr>
          <w:p w:rsidR="007E532A" w:rsidRPr="001C1BFC" w:rsidRDefault="007E532A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C1BFC">
              <w:rPr>
                <w:rFonts w:ascii="Times New Roman" w:hAnsi="Times New Roman" w:cs="Times New Roman"/>
                <w:sz w:val="20"/>
                <w:szCs w:val="20"/>
              </w:rPr>
              <w:t>18</w:t>
            </w:r>
          </w:p>
        </w:tc>
        <w:tc>
          <w:tcPr>
            <w:tcW w:w="2520" w:type="dxa"/>
          </w:tcPr>
          <w:p w:rsidR="007E532A" w:rsidRPr="001C1BFC" w:rsidRDefault="00FA2981" w:rsidP="0067439C">
            <w:pPr>
              <w:tabs>
                <w:tab w:val="center" w:pos="1152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ZA</w:t>
            </w:r>
            <w:r w:rsidR="007E532A" w:rsidRPr="001C1BFC">
              <w:rPr>
                <w:rFonts w:ascii="Times New Roman" w:hAnsi="Times New Roman" w:cs="Times New Roman"/>
                <w:sz w:val="20"/>
                <w:szCs w:val="20"/>
              </w:rPr>
              <w:tab/>
            </w:r>
          </w:p>
          <w:p w:rsidR="00401742" w:rsidRPr="001C1BFC" w:rsidRDefault="00FA2981" w:rsidP="0067439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MB</w:t>
            </w:r>
          </w:p>
          <w:p w:rsidR="007E532A" w:rsidRPr="001C1BFC" w:rsidRDefault="00FA2981" w:rsidP="0067439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S</w:t>
            </w:r>
          </w:p>
          <w:p w:rsidR="007E532A" w:rsidRPr="001C1BFC" w:rsidRDefault="00FA2981" w:rsidP="0067439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NZ</w:t>
            </w:r>
          </w:p>
          <w:p w:rsidR="007E532A" w:rsidRPr="001C1BFC" w:rsidRDefault="00145CA4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MK</w:t>
            </w:r>
          </w:p>
        </w:tc>
        <w:tc>
          <w:tcPr>
            <w:tcW w:w="2520" w:type="dxa"/>
          </w:tcPr>
          <w:p w:rsidR="007E532A" w:rsidRPr="001C1BFC" w:rsidRDefault="007E532A" w:rsidP="0067439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C1BFC">
              <w:rPr>
                <w:rFonts w:ascii="Times New Roman" w:hAnsi="Times New Roman" w:cs="Times New Roman"/>
                <w:sz w:val="20"/>
                <w:szCs w:val="20"/>
              </w:rPr>
              <w:t>18</w:t>
            </w:r>
          </w:p>
          <w:p w:rsidR="007E532A" w:rsidRPr="001C1BFC" w:rsidRDefault="007E532A" w:rsidP="0067439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C1BFC">
              <w:rPr>
                <w:rFonts w:ascii="Times New Roman" w:hAnsi="Times New Roman" w:cs="Times New Roman"/>
                <w:sz w:val="20"/>
                <w:szCs w:val="20"/>
              </w:rPr>
              <w:t>18</w:t>
            </w:r>
          </w:p>
          <w:p w:rsidR="007E532A" w:rsidRPr="001C1BFC" w:rsidRDefault="007E532A" w:rsidP="0067439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C1BFC">
              <w:rPr>
                <w:rFonts w:ascii="Times New Roman" w:hAnsi="Times New Roman" w:cs="Times New Roman"/>
                <w:sz w:val="20"/>
                <w:szCs w:val="20"/>
              </w:rPr>
              <w:t>18</w:t>
            </w:r>
          </w:p>
          <w:p w:rsidR="007E532A" w:rsidRPr="001C1BFC" w:rsidRDefault="007E532A" w:rsidP="0067439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C1BFC">
              <w:rPr>
                <w:rFonts w:ascii="Times New Roman" w:hAnsi="Times New Roman" w:cs="Times New Roman"/>
                <w:sz w:val="20"/>
                <w:szCs w:val="20"/>
              </w:rPr>
              <w:t>18</w:t>
            </w:r>
          </w:p>
          <w:p w:rsidR="007E532A" w:rsidRPr="001C1BFC" w:rsidRDefault="007E532A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C1BFC"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</w:tr>
      <w:tr w:rsidR="007E532A" w:rsidRPr="001C1BFC" w:rsidTr="00145CA4">
        <w:tc>
          <w:tcPr>
            <w:tcW w:w="1818" w:type="dxa"/>
          </w:tcPr>
          <w:p w:rsidR="007E532A" w:rsidRPr="001C1BFC" w:rsidRDefault="007E532A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C1BFC">
              <w:rPr>
                <w:rFonts w:ascii="Times New Roman" w:hAnsi="Times New Roman" w:cs="Times New Roman"/>
                <w:sz w:val="20"/>
                <w:szCs w:val="20"/>
              </w:rPr>
              <w:t>19</w:t>
            </w:r>
          </w:p>
        </w:tc>
        <w:tc>
          <w:tcPr>
            <w:tcW w:w="2520" w:type="dxa"/>
          </w:tcPr>
          <w:p w:rsidR="007E532A" w:rsidRPr="001C1BFC" w:rsidRDefault="00FA2981" w:rsidP="0067439C">
            <w:pPr>
              <w:tabs>
                <w:tab w:val="center" w:pos="1152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ZA</w:t>
            </w:r>
            <w:r w:rsidR="007E532A" w:rsidRPr="001C1BFC">
              <w:rPr>
                <w:rFonts w:ascii="Times New Roman" w:hAnsi="Times New Roman" w:cs="Times New Roman"/>
                <w:sz w:val="20"/>
                <w:szCs w:val="20"/>
              </w:rPr>
              <w:tab/>
            </w:r>
          </w:p>
          <w:p w:rsidR="00401742" w:rsidRPr="001C1BFC" w:rsidRDefault="00FA2981" w:rsidP="0067439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MB</w:t>
            </w:r>
          </w:p>
          <w:p w:rsidR="004D4950" w:rsidRPr="001C1BFC" w:rsidRDefault="00145CA4" w:rsidP="0067439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MFX</w:t>
            </w:r>
            <w:r w:rsidR="004D4950" w:rsidRPr="001C1BF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:rsidR="007E532A" w:rsidRPr="001C1BFC" w:rsidRDefault="00FA2981" w:rsidP="0067439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NZ</w:t>
            </w:r>
          </w:p>
          <w:p w:rsidR="007E532A" w:rsidRPr="001C1BFC" w:rsidRDefault="00F22A62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AS</w:t>
            </w:r>
          </w:p>
        </w:tc>
        <w:tc>
          <w:tcPr>
            <w:tcW w:w="2520" w:type="dxa"/>
          </w:tcPr>
          <w:p w:rsidR="007E532A" w:rsidRPr="001C1BFC" w:rsidRDefault="007E532A" w:rsidP="0067439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C1BFC">
              <w:rPr>
                <w:rFonts w:ascii="Times New Roman" w:hAnsi="Times New Roman" w:cs="Times New Roman"/>
                <w:sz w:val="20"/>
                <w:szCs w:val="20"/>
              </w:rPr>
              <w:t>18</w:t>
            </w:r>
          </w:p>
          <w:p w:rsidR="007E532A" w:rsidRPr="001C1BFC" w:rsidRDefault="007E532A" w:rsidP="0067439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C1BFC">
              <w:rPr>
                <w:rFonts w:ascii="Times New Roman" w:hAnsi="Times New Roman" w:cs="Times New Roman"/>
                <w:sz w:val="20"/>
                <w:szCs w:val="20"/>
              </w:rPr>
              <w:t>18</w:t>
            </w:r>
          </w:p>
          <w:p w:rsidR="007E532A" w:rsidRPr="001C1BFC" w:rsidRDefault="007E532A" w:rsidP="0067439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C1BFC">
              <w:rPr>
                <w:rFonts w:ascii="Times New Roman" w:hAnsi="Times New Roman" w:cs="Times New Roman"/>
                <w:sz w:val="20"/>
                <w:szCs w:val="20"/>
              </w:rPr>
              <w:t>18</w:t>
            </w:r>
          </w:p>
          <w:p w:rsidR="007E532A" w:rsidRPr="001C1BFC" w:rsidRDefault="007E532A" w:rsidP="0067439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C1BFC">
              <w:rPr>
                <w:rFonts w:ascii="Times New Roman" w:hAnsi="Times New Roman" w:cs="Times New Roman"/>
                <w:sz w:val="20"/>
                <w:szCs w:val="20"/>
              </w:rPr>
              <w:t>18</w:t>
            </w:r>
          </w:p>
          <w:p w:rsidR="007E532A" w:rsidRPr="001C1BFC" w:rsidRDefault="007E532A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C1BFC">
              <w:rPr>
                <w:rFonts w:ascii="Times New Roman" w:hAnsi="Times New Roman" w:cs="Times New Roman"/>
                <w:sz w:val="20"/>
                <w:szCs w:val="20"/>
              </w:rPr>
              <w:t>18</w:t>
            </w:r>
          </w:p>
        </w:tc>
      </w:tr>
      <w:tr w:rsidR="00A27D8A" w:rsidRPr="001C1BFC" w:rsidTr="00145CA4">
        <w:tc>
          <w:tcPr>
            <w:tcW w:w="1818" w:type="dxa"/>
          </w:tcPr>
          <w:p w:rsidR="00A27D8A" w:rsidRPr="001C1BFC" w:rsidRDefault="00A27D8A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C1BFC">
              <w:rPr>
                <w:rFonts w:ascii="Times New Roman" w:hAnsi="Times New Roman" w:cs="Times New Roman"/>
                <w:sz w:val="20"/>
                <w:szCs w:val="20"/>
              </w:rPr>
              <w:t>20</w:t>
            </w:r>
          </w:p>
        </w:tc>
        <w:tc>
          <w:tcPr>
            <w:tcW w:w="2520" w:type="dxa"/>
          </w:tcPr>
          <w:p w:rsidR="00401742" w:rsidRPr="001C1BFC" w:rsidRDefault="00FA2981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MB</w:t>
            </w:r>
          </w:p>
          <w:p w:rsidR="004D4950" w:rsidRPr="001C1BFC" w:rsidRDefault="00FA2981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ZA</w:t>
            </w:r>
          </w:p>
          <w:p w:rsidR="004D4950" w:rsidRPr="001C1BFC" w:rsidRDefault="00145CA4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MK</w:t>
            </w:r>
          </w:p>
          <w:p w:rsidR="007E532A" w:rsidRPr="001C1BFC" w:rsidRDefault="00F22A62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AS</w:t>
            </w:r>
            <w:r w:rsidR="004D4950" w:rsidRPr="001C1BFC" w:rsidDel="004D495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</w:tc>
        <w:tc>
          <w:tcPr>
            <w:tcW w:w="2520" w:type="dxa"/>
          </w:tcPr>
          <w:p w:rsidR="00A27D8A" w:rsidRPr="001C1BFC" w:rsidRDefault="007E532A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C1BFC">
              <w:rPr>
                <w:rFonts w:ascii="Times New Roman" w:hAnsi="Times New Roman" w:cs="Times New Roman"/>
                <w:sz w:val="20"/>
                <w:szCs w:val="20"/>
              </w:rPr>
              <w:t>18</w:t>
            </w:r>
          </w:p>
          <w:p w:rsidR="007E532A" w:rsidRPr="001C1BFC" w:rsidRDefault="007E532A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C1BFC">
              <w:rPr>
                <w:rFonts w:ascii="Times New Roman" w:hAnsi="Times New Roman" w:cs="Times New Roman"/>
                <w:sz w:val="20"/>
                <w:szCs w:val="20"/>
              </w:rPr>
              <w:t>18</w:t>
            </w:r>
          </w:p>
          <w:p w:rsidR="007E532A" w:rsidRPr="001C1BFC" w:rsidRDefault="007E532A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C1BFC"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  <w:p w:rsidR="007E532A" w:rsidRPr="001C1BFC" w:rsidRDefault="007E532A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C1BFC">
              <w:rPr>
                <w:rFonts w:ascii="Times New Roman" w:hAnsi="Times New Roman" w:cs="Times New Roman"/>
                <w:sz w:val="20"/>
                <w:szCs w:val="20"/>
              </w:rPr>
              <w:t>18</w:t>
            </w:r>
          </w:p>
        </w:tc>
      </w:tr>
      <w:tr w:rsidR="002959D0" w:rsidRPr="001C1BFC" w:rsidTr="00145CA4">
        <w:tc>
          <w:tcPr>
            <w:tcW w:w="1818" w:type="dxa"/>
          </w:tcPr>
          <w:p w:rsidR="002959D0" w:rsidRPr="001C1BFC" w:rsidRDefault="002959D0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C1BFC">
              <w:rPr>
                <w:rFonts w:ascii="Times New Roman" w:hAnsi="Times New Roman" w:cs="Times New Roman"/>
                <w:sz w:val="20"/>
                <w:szCs w:val="20"/>
              </w:rPr>
              <w:t>21</w:t>
            </w:r>
          </w:p>
        </w:tc>
        <w:tc>
          <w:tcPr>
            <w:tcW w:w="2520" w:type="dxa"/>
          </w:tcPr>
          <w:p w:rsidR="002959D0" w:rsidRPr="001C1BFC" w:rsidRDefault="00FA2981" w:rsidP="0067439C">
            <w:pPr>
              <w:tabs>
                <w:tab w:val="center" w:pos="1152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ZA</w:t>
            </w:r>
            <w:r w:rsidR="002959D0" w:rsidRPr="001C1BFC">
              <w:rPr>
                <w:rFonts w:ascii="Times New Roman" w:hAnsi="Times New Roman" w:cs="Times New Roman"/>
                <w:sz w:val="20"/>
                <w:szCs w:val="20"/>
              </w:rPr>
              <w:tab/>
            </w:r>
          </w:p>
          <w:p w:rsidR="00401742" w:rsidRPr="001C1BFC" w:rsidRDefault="00FA2981" w:rsidP="0067439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MB</w:t>
            </w:r>
          </w:p>
          <w:p w:rsidR="004D4950" w:rsidRPr="001C1BFC" w:rsidRDefault="00145CA4" w:rsidP="0067439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MFX</w:t>
            </w:r>
            <w:r w:rsidR="004D4950" w:rsidRPr="001C1BF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:rsidR="002959D0" w:rsidRPr="001C1BFC" w:rsidRDefault="00FA2981" w:rsidP="0067439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NZ</w:t>
            </w:r>
          </w:p>
          <w:p w:rsidR="002959D0" w:rsidRPr="001C1BFC" w:rsidRDefault="00FA2981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S</w:t>
            </w:r>
          </w:p>
        </w:tc>
        <w:tc>
          <w:tcPr>
            <w:tcW w:w="2520" w:type="dxa"/>
          </w:tcPr>
          <w:p w:rsidR="002959D0" w:rsidRPr="001C1BFC" w:rsidRDefault="002959D0" w:rsidP="0067439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C1BFC">
              <w:rPr>
                <w:rFonts w:ascii="Times New Roman" w:hAnsi="Times New Roman" w:cs="Times New Roman"/>
                <w:sz w:val="20"/>
                <w:szCs w:val="20"/>
              </w:rPr>
              <w:t>18</w:t>
            </w:r>
          </w:p>
          <w:p w:rsidR="002959D0" w:rsidRPr="001C1BFC" w:rsidRDefault="002959D0" w:rsidP="0067439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C1BFC">
              <w:rPr>
                <w:rFonts w:ascii="Times New Roman" w:hAnsi="Times New Roman" w:cs="Times New Roman"/>
                <w:sz w:val="20"/>
                <w:szCs w:val="20"/>
              </w:rPr>
              <w:t>18</w:t>
            </w:r>
          </w:p>
          <w:p w:rsidR="002959D0" w:rsidRPr="001C1BFC" w:rsidRDefault="002959D0" w:rsidP="0067439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C1BFC">
              <w:rPr>
                <w:rFonts w:ascii="Times New Roman" w:hAnsi="Times New Roman" w:cs="Times New Roman"/>
                <w:sz w:val="20"/>
                <w:szCs w:val="20"/>
              </w:rPr>
              <w:t>18</w:t>
            </w:r>
          </w:p>
          <w:p w:rsidR="002959D0" w:rsidRPr="001C1BFC" w:rsidRDefault="002959D0" w:rsidP="0067439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C1BFC">
              <w:rPr>
                <w:rFonts w:ascii="Times New Roman" w:hAnsi="Times New Roman" w:cs="Times New Roman"/>
                <w:sz w:val="20"/>
                <w:szCs w:val="20"/>
              </w:rPr>
              <w:t>18</w:t>
            </w:r>
          </w:p>
          <w:p w:rsidR="002959D0" w:rsidRPr="001C1BFC" w:rsidRDefault="002959D0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C1BFC">
              <w:rPr>
                <w:rFonts w:ascii="Times New Roman" w:hAnsi="Times New Roman" w:cs="Times New Roman"/>
                <w:sz w:val="20"/>
                <w:szCs w:val="20"/>
              </w:rPr>
              <w:t>18</w:t>
            </w:r>
          </w:p>
        </w:tc>
      </w:tr>
      <w:tr w:rsidR="00A27D8A" w:rsidRPr="001C1BFC" w:rsidTr="00145CA4">
        <w:tc>
          <w:tcPr>
            <w:tcW w:w="1818" w:type="dxa"/>
          </w:tcPr>
          <w:p w:rsidR="00A27D8A" w:rsidRPr="001C1BFC" w:rsidRDefault="00A27D8A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C1BFC">
              <w:rPr>
                <w:rFonts w:ascii="Times New Roman" w:hAnsi="Times New Roman" w:cs="Times New Roman"/>
                <w:sz w:val="20"/>
                <w:szCs w:val="20"/>
              </w:rPr>
              <w:t>22</w:t>
            </w:r>
          </w:p>
        </w:tc>
        <w:tc>
          <w:tcPr>
            <w:tcW w:w="2520" w:type="dxa"/>
          </w:tcPr>
          <w:p w:rsidR="004D4950" w:rsidRPr="001C1BFC" w:rsidRDefault="00FA2981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ZA</w:t>
            </w:r>
          </w:p>
          <w:p w:rsidR="004D4950" w:rsidRPr="001C1BFC" w:rsidRDefault="00145CA4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MFX</w:t>
            </w:r>
          </w:p>
          <w:p w:rsidR="002959D0" w:rsidRPr="001C1BFC" w:rsidRDefault="00145CA4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MK</w:t>
            </w:r>
          </w:p>
        </w:tc>
        <w:tc>
          <w:tcPr>
            <w:tcW w:w="2520" w:type="dxa"/>
          </w:tcPr>
          <w:p w:rsidR="00A27D8A" w:rsidRPr="001C1BFC" w:rsidRDefault="002959D0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C1BFC">
              <w:rPr>
                <w:rFonts w:ascii="Times New Roman" w:hAnsi="Times New Roman" w:cs="Times New Roman"/>
                <w:sz w:val="20"/>
                <w:szCs w:val="20"/>
              </w:rPr>
              <w:t>18</w:t>
            </w:r>
          </w:p>
          <w:p w:rsidR="002959D0" w:rsidRPr="001C1BFC" w:rsidRDefault="002959D0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C1BFC">
              <w:rPr>
                <w:rFonts w:ascii="Times New Roman" w:hAnsi="Times New Roman" w:cs="Times New Roman"/>
                <w:sz w:val="20"/>
                <w:szCs w:val="20"/>
              </w:rPr>
              <w:t>18</w:t>
            </w:r>
          </w:p>
          <w:p w:rsidR="002959D0" w:rsidRPr="001C1BFC" w:rsidRDefault="002959D0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C1BFC"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</w:tr>
      <w:tr w:rsidR="00A27D8A" w:rsidRPr="001C1BFC" w:rsidTr="00145CA4">
        <w:tc>
          <w:tcPr>
            <w:tcW w:w="1818" w:type="dxa"/>
            <w:tcBorders>
              <w:bottom w:val="single" w:sz="4" w:space="0" w:color="auto"/>
            </w:tcBorders>
          </w:tcPr>
          <w:p w:rsidR="00A27D8A" w:rsidRPr="001C1BFC" w:rsidRDefault="00A27D8A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C1BFC">
              <w:rPr>
                <w:rFonts w:ascii="Times New Roman" w:hAnsi="Times New Roman" w:cs="Times New Roman"/>
                <w:sz w:val="20"/>
                <w:szCs w:val="20"/>
              </w:rPr>
              <w:t>23</w:t>
            </w:r>
          </w:p>
        </w:tc>
        <w:tc>
          <w:tcPr>
            <w:tcW w:w="2520" w:type="dxa"/>
            <w:tcBorders>
              <w:bottom w:val="single" w:sz="4" w:space="0" w:color="auto"/>
            </w:tcBorders>
          </w:tcPr>
          <w:p w:rsidR="00A27D8A" w:rsidRPr="001C1BFC" w:rsidRDefault="00FA2981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RIF</w:t>
            </w:r>
          </w:p>
          <w:p w:rsidR="00FA2981" w:rsidRDefault="00FA2981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NH</w:t>
            </w:r>
            <w:r w:rsidRPr="001C1BFC" w:rsidDel="00FA298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:rsidR="002959D0" w:rsidRPr="001C1BFC" w:rsidRDefault="00FA2981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MB</w:t>
            </w:r>
          </w:p>
        </w:tc>
        <w:tc>
          <w:tcPr>
            <w:tcW w:w="2520" w:type="dxa"/>
            <w:tcBorders>
              <w:bottom w:val="single" w:sz="4" w:space="0" w:color="auto"/>
            </w:tcBorders>
          </w:tcPr>
          <w:p w:rsidR="00A27D8A" w:rsidRPr="001C1BFC" w:rsidRDefault="002959D0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C1BFC">
              <w:rPr>
                <w:rFonts w:ascii="Times New Roman" w:hAnsi="Times New Roman" w:cs="Times New Roman"/>
                <w:sz w:val="20"/>
                <w:szCs w:val="20"/>
              </w:rPr>
              <w:t>9</w:t>
            </w:r>
          </w:p>
          <w:p w:rsidR="002959D0" w:rsidRPr="001C1BFC" w:rsidRDefault="002959D0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C1BFC">
              <w:rPr>
                <w:rFonts w:ascii="Times New Roman" w:hAnsi="Times New Roman" w:cs="Times New Roman"/>
                <w:sz w:val="20"/>
                <w:szCs w:val="20"/>
              </w:rPr>
              <w:t>9</w:t>
            </w:r>
          </w:p>
          <w:p w:rsidR="002959D0" w:rsidRPr="001C1BFC" w:rsidRDefault="002959D0" w:rsidP="006B0B5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C1BFC"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</w:tc>
      </w:tr>
      <w:tr w:rsidR="00585AAB" w:rsidRPr="001C1BFC" w:rsidTr="00145CA4">
        <w:tc>
          <w:tcPr>
            <w:tcW w:w="6858" w:type="dxa"/>
            <w:gridSpan w:val="3"/>
            <w:tcBorders>
              <w:top w:val="single" w:sz="4" w:space="0" w:color="auto"/>
            </w:tcBorders>
          </w:tcPr>
          <w:p w:rsidR="00585AAB" w:rsidRPr="001C1BFC" w:rsidRDefault="00585AAB" w:rsidP="00CA7866">
            <w:pPr>
              <w:pStyle w:val="ListParagraph"/>
              <w:numPr>
                <w:ilvl w:val="0"/>
                <w:numId w:val="14"/>
              </w:num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Treatment regimens were based on literature and consultations with TB treatment experts</w:t>
            </w:r>
            <w:r w:rsidR="00315C82" w:rsidRPr="001C1BF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.</w:t>
            </w:r>
            <w:r w:rsidRPr="001C1BF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</w:t>
            </w:r>
            <w:r w:rsidR="00384558" w:rsidRPr="001C1BF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begin">
                <w:fldData xml:space="preserve">PEVuZE5vdGU+PENpdGU+PEF1dGhvcj5QcmV2ZW50aW9uPC9BdXRob3I+PFllYXI+MjAwMzwvWWVh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</w:fldData>
              </w:fldChar>
            </w:r>
            <w:r w:rsidR="0077615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instrText xml:space="preserve"> ADDIN EN.CITE </w:instrText>
            </w:r>
            <w:r w:rsidR="0077615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begin">
                <w:fldData xml:space="preserve">PEVuZE5vdGU+PENpdGU+PEF1dGhvcj5QcmV2ZW50aW9uPC9BdXRob3I+PFllYXI+MjAwMzwvWWVh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</w:fldData>
              </w:fldChar>
            </w:r>
            <w:r w:rsidR="0077615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instrText xml:space="preserve"> ADDIN EN.CITE.DATA </w:instrText>
            </w:r>
            <w:r w:rsidR="0077615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r>
            <w:r w:rsidR="0077615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end"/>
            </w:r>
            <w:r w:rsidR="00384558" w:rsidRPr="001C1BF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separate"/>
            </w:r>
            <w:r w:rsidR="00E203D6">
              <w:rPr>
                <w:rFonts w:ascii="Times New Roman" w:eastAsia="Times New Roman" w:hAnsi="Times New Roman" w:cs="Times New Roman"/>
                <w:noProof/>
                <w:color w:val="000000"/>
                <w:sz w:val="16"/>
                <w:szCs w:val="16"/>
              </w:rPr>
              <w:t>[</w:t>
            </w:r>
            <w:hyperlink w:anchor="_ENREF_1" w:tooltip="Prevention, 2003 #88" w:history="1">
              <w:r w:rsidR="0077615B">
                <w:rPr>
                  <w:rFonts w:ascii="Times New Roman" w:eastAsia="Times New Roman" w:hAnsi="Times New Roman" w:cs="Times New Roman"/>
                  <w:noProof/>
                  <w:color w:val="000000"/>
                  <w:sz w:val="16"/>
                  <w:szCs w:val="16"/>
                </w:rPr>
                <w:t>1-11</w:t>
              </w:r>
            </w:hyperlink>
            <w:r w:rsidR="00E203D6">
              <w:rPr>
                <w:rFonts w:ascii="Times New Roman" w:eastAsia="Times New Roman" w:hAnsi="Times New Roman" w:cs="Times New Roman"/>
                <w:noProof/>
                <w:color w:val="000000"/>
                <w:sz w:val="16"/>
                <w:szCs w:val="16"/>
              </w:rPr>
              <w:t>]</w:t>
            </w:r>
            <w:r w:rsidR="00384558" w:rsidRPr="001C1BF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end"/>
            </w:r>
          </w:p>
          <w:p w:rsidR="00CA7866" w:rsidRPr="00F22A62" w:rsidRDefault="00145CA4" w:rsidP="00145CA4">
            <w:pPr>
              <w:pStyle w:val="ListParagraph"/>
              <w:numPr>
                <w:ilvl w:val="0"/>
                <w:numId w:val="14"/>
              </w:num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45CA4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Drug abbreviations: INH - isoniazid, RIF - rifampin, PZA - </w:t>
            </w:r>
            <w:proofErr w:type="spellStart"/>
            <w:r w:rsidRPr="00145CA4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pryazinamide</w:t>
            </w:r>
            <w:proofErr w:type="spellEnd"/>
            <w:r w:rsidRPr="00145CA4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EMB - </w:t>
            </w:r>
            <w:proofErr w:type="spellStart"/>
            <w:r w:rsidRPr="00145CA4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ethambutol</w:t>
            </w:r>
            <w:proofErr w:type="spellEnd"/>
            <w:r w:rsidRPr="00145CA4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MFX - </w:t>
            </w:r>
            <w:proofErr w:type="spellStart"/>
            <w:r w:rsidRPr="00145CA4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moxifloxacin</w:t>
            </w:r>
            <w:proofErr w:type="spellEnd"/>
            <w:r w:rsidRPr="00145CA4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AMK - </w:t>
            </w:r>
            <w:proofErr w:type="spellStart"/>
            <w:r w:rsidRPr="00145CA4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amikacin</w:t>
            </w:r>
            <w:proofErr w:type="spellEnd"/>
            <w:r w:rsidRPr="00145CA4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CS - </w:t>
            </w:r>
            <w:proofErr w:type="spellStart"/>
            <w:r w:rsidRPr="00145CA4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cycloserine</w:t>
            </w:r>
            <w:proofErr w:type="spellEnd"/>
            <w:r w:rsidRPr="00145CA4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, LNZ - linezolid, PAS – para-</w:t>
            </w:r>
            <w:proofErr w:type="spellStart"/>
            <w:r w:rsidRPr="00145CA4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aminosalicylic</w:t>
            </w:r>
            <w:proofErr w:type="spellEnd"/>
            <w:r w:rsidRPr="00145CA4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acid</w:t>
            </w:r>
          </w:p>
        </w:tc>
      </w:tr>
    </w:tbl>
    <w:p w:rsidR="00A27D8A" w:rsidRPr="001C1BFC" w:rsidRDefault="00A27D8A" w:rsidP="006B0B52">
      <w:pPr>
        <w:rPr>
          <w:rFonts w:ascii="Times New Roman" w:hAnsi="Times New Roman" w:cs="Times New Roman"/>
          <w:b/>
        </w:rPr>
      </w:pPr>
    </w:p>
    <w:p w:rsidR="004653ED" w:rsidRPr="001C1BFC" w:rsidRDefault="004653ED">
      <w:pPr>
        <w:rPr>
          <w:rFonts w:ascii="Times New Roman" w:hAnsi="Times New Roman" w:cs="Times New Roman"/>
        </w:rPr>
      </w:pPr>
      <w:r w:rsidRPr="001C1BFC">
        <w:rPr>
          <w:rFonts w:ascii="Times New Roman" w:hAnsi="Times New Roman" w:cs="Times New Roman"/>
        </w:rPr>
        <w:br w:type="page"/>
      </w:r>
    </w:p>
    <w:p w:rsidR="00BF3290" w:rsidRPr="001C1BFC" w:rsidRDefault="004653ED" w:rsidP="00BF3290">
      <w:pPr>
        <w:rPr>
          <w:rFonts w:ascii="Times New Roman" w:hAnsi="Times New Roman" w:cs="Times New Roman"/>
          <w:b/>
        </w:rPr>
      </w:pPr>
      <w:r w:rsidRPr="001C1BFC">
        <w:rPr>
          <w:rFonts w:ascii="Times New Roman" w:hAnsi="Times New Roman" w:cs="Times New Roman"/>
          <w:b/>
        </w:rPr>
        <w:lastRenderedPageBreak/>
        <w:t>Table</w:t>
      </w:r>
      <w:r w:rsidR="005C2301">
        <w:rPr>
          <w:rFonts w:ascii="Times New Roman" w:hAnsi="Times New Roman" w:cs="Times New Roman"/>
          <w:b/>
        </w:rPr>
        <w:t xml:space="preserve"> </w:t>
      </w:r>
      <w:r w:rsidR="00602480">
        <w:rPr>
          <w:rFonts w:ascii="Times New Roman" w:hAnsi="Times New Roman" w:cs="Times New Roman"/>
          <w:b/>
        </w:rPr>
        <w:t>B</w:t>
      </w:r>
      <w:r w:rsidRPr="001C1BFC">
        <w:rPr>
          <w:rFonts w:ascii="Times New Roman" w:hAnsi="Times New Roman" w:cs="Times New Roman"/>
          <w:b/>
        </w:rPr>
        <w:t xml:space="preserve">.  </w:t>
      </w:r>
      <w:r w:rsidR="00FA2981">
        <w:rPr>
          <w:rFonts w:ascii="Times New Roman" w:hAnsi="Times New Roman" w:cs="Times New Roman"/>
          <w:b/>
        </w:rPr>
        <w:t xml:space="preserve">Alternative </w:t>
      </w:r>
      <w:r w:rsidR="00FA2981" w:rsidRPr="00FA2981">
        <w:rPr>
          <w:rFonts w:ascii="Times New Roman" w:hAnsi="Times New Roman" w:cs="Times New Roman"/>
          <w:b/>
        </w:rPr>
        <w:t>treatment regimens a patient can be changed to change due to an adverse event</w:t>
      </w:r>
      <w:r w:rsidRPr="001C1BFC">
        <w:rPr>
          <w:rFonts w:ascii="Times New Roman" w:hAnsi="Times New Roman" w:cs="Times New Roman"/>
          <w:b/>
        </w:rPr>
        <w:tab/>
        <w:t xml:space="preserve"> </w:t>
      </w:r>
      <w:r w:rsidRPr="001C1BFC">
        <w:rPr>
          <w:rFonts w:ascii="Times New Roman" w:hAnsi="Times New Roman" w:cs="Times New Roman"/>
          <w:b/>
        </w:rPr>
        <w:tab/>
        <w:t xml:space="preserve"> </w:t>
      </w:r>
    </w:p>
    <w:tbl>
      <w:tblPr>
        <w:tblW w:w="8655" w:type="dxa"/>
        <w:tblInd w:w="93" w:type="dxa"/>
        <w:tblLook w:val="04A0" w:firstRow="1" w:lastRow="0" w:firstColumn="1" w:lastColumn="0" w:noHBand="0" w:noVBand="1"/>
      </w:tblPr>
      <w:tblGrid>
        <w:gridCol w:w="4155"/>
        <w:gridCol w:w="90"/>
        <w:gridCol w:w="4410"/>
      </w:tblGrid>
      <w:tr w:rsidR="009904A5" w:rsidRPr="001C1BFC" w:rsidTr="00145CA4">
        <w:trPr>
          <w:trHeight w:val="315"/>
        </w:trPr>
        <w:tc>
          <w:tcPr>
            <w:tcW w:w="4245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9904A5" w:rsidRPr="001C1BFC" w:rsidRDefault="009904A5" w:rsidP="00FA298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1C1BFC">
              <w:rPr>
                <w:rFonts w:ascii="Times New Roman" w:hAnsi="Times New Roman" w:cs="Times New Roman"/>
                <w:sz w:val="20"/>
                <w:szCs w:val="20"/>
              </w:rPr>
              <w:br w:type="page"/>
            </w:r>
            <w:r w:rsidRPr="001C1BFC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 xml:space="preserve">Medication-related </w:t>
            </w:r>
            <w:r w:rsidR="00FA298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adverse event</w:t>
            </w:r>
          </w:p>
        </w:tc>
        <w:tc>
          <w:tcPr>
            <w:tcW w:w="44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9904A5" w:rsidRPr="001C1BFC" w:rsidRDefault="009904A5" w:rsidP="00FC6CF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 xml:space="preserve">New </w:t>
            </w:r>
            <w:r w:rsidR="00FA298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r</w:t>
            </w:r>
            <w:r w:rsidRPr="001C1BFC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egimen</w:t>
            </w:r>
            <w:r w:rsidR="00FA298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 xml:space="preserve"> and duration for each </w:t>
            </w:r>
            <w:proofErr w:type="spellStart"/>
            <w:r w:rsidR="00FA298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drug</w:t>
            </w:r>
            <w:r w:rsidR="00FC6C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  <w:t>a</w:t>
            </w:r>
            <w:proofErr w:type="spellEnd"/>
            <w:r w:rsidR="00FC6C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  <w:t>, b</w:t>
            </w:r>
          </w:p>
        </w:tc>
      </w:tr>
      <w:tr w:rsidR="009904A5" w:rsidRPr="001C1BFC" w:rsidTr="007E5A2E">
        <w:trPr>
          <w:trHeight w:val="315"/>
        </w:trPr>
        <w:tc>
          <w:tcPr>
            <w:tcW w:w="865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9904A5" w:rsidRPr="001C1BFC" w:rsidRDefault="009904A5" w:rsidP="007E5A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u w:val="single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u w:val="single"/>
              </w:rPr>
              <w:t>Initial Regimen: Standard Therapy</w:t>
            </w:r>
          </w:p>
        </w:tc>
      </w:tr>
      <w:tr w:rsidR="009904A5" w:rsidRPr="001C1BFC" w:rsidTr="00FA2981">
        <w:trPr>
          <w:trHeight w:val="315"/>
        </w:trPr>
        <w:tc>
          <w:tcPr>
            <w:tcW w:w="424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9904A5" w:rsidRPr="001C1BFC" w:rsidRDefault="00FA2981" w:rsidP="007E5A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NH</w:t>
            </w:r>
          </w:p>
        </w:tc>
        <w:tc>
          <w:tcPr>
            <w:tcW w:w="4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9904A5" w:rsidRPr="001C1BFC" w:rsidRDefault="009904A5" w:rsidP="007E5A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9904A5" w:rsidRPr="001C1BFC" w:rsidTr="00FA2981">
        <w:trPr>
          <w:trHeight w:val="315"/>
        </w:trPr>
        <w:tc>
          <w:tcPr>
            <w:tcW w:w="424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9904A5" w:rsidRPr="001C1BFC" w:rsidRDefault="009904A5" w:rsidP="007E5A2E">
            <w:pPr>
              <w:spacing w:after="0" w:line="240" w:lineRule="auto"/>
              <w:ind w:left="72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oderate Hepatitis</w:t>
            </w:r>
          </w:p>
        </w:tc>
        <w:tc>
          <w:tcPr>
            <w:tcW w:w="4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9904A5" w:rsidRPr="001C1BFC" w:rsidRDefault="009904A5" w:rsidP="007E5A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IF 6 - EMB 6 - PZA 6</w:t>
            </w:r>
          </w:p>
        </w:tc>
      </w:tr>
      <w:tr w:rsidR="009904A5" w:rsidRPr="001C1BFC" w:rsidTr="00FA2981">
        <w:trPr>
          <w:trHeight w:val="315"/>
        </w:trPr>
        <w:tc>
          <w:tcPr>
            <w:tcW w:w="424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9904A5" w:rsidRPr="001C1BFC" w:rsidRDefault="009904A5" w:rsidP="007E5A2E">
            <w:pPr>
              <w:spacing w:after="0" w:line="240" w:lineRule="auto"/>
              <w:ind w:left="72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evere Hepatitis</w:t>
            </w:r>
          </w:p>
        </w:tc>
        <w:tc>
          <w:tcPr>
            <w:tcW w:w="4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9904A5" w:rsidRPr="001C1BFC" w:rsidRDefault="009904A5" w:rsidP="007E5A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RIF 12 - EMB 12 - </w:t>
            </w:r>
            <w:r w:rsidR="00145C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FX</w:t>
            </w: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2</w:t>
            </w:r>
          </w:p>
        </w:tc>
      </w:tr>
      <w:tr w:rsidR="009904A5" w:rsidRPr="001C1BFC" w:rsidTr="00FA2981">
        <w:trPr>
          <w:trHeight w:val="315"/>
        </w:trPr>
        <w:tc>
          <w:tcPr>
            <w:tcW w:w="424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9904A5" w:rsidRPr="001C1BFC" w:rsidRDefault="009904A5" w:rsidP="007E5A2E">
            <w:pPr>
              <w:spacing w:after="0" w:line="240" w:lineRule="auto"/>
              <w:ind w:left="72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oderate other event</w:t>
            </w:r>
          </w:p>
        </w:tc>
        <w:tc>
          <w:tcPr>
            <w:tcW w:w="4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9904A5" w:rsidRPr="001C1BFC" w:rsidRDefault="009904A5" w:rsidP="007E5A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IF 6 - EMB 6 - PZA 6</w:t>
            </w:r>
          </w:p>
        </w:tc>
      </w:tr>
      <w:tr w:rsidR="009904A5" w:rsidRPr="001C1BFC" w:rsidTr="00FA2981">
        <w:trPr>
          <w:trHeight w:val="315"/>
        </w:trPr>
        <w:tc>
          <w:tcPr>
            <w:tcW w:w="424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9904A5" w:rsidRPr="001C1BFC" w:rsidRDefault="00FA2981" w:rsidP="007E5A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IF</w:t>
            </w:r>
          </w:p>
        </w:tc>
        <w:tc>
          <w:tcPr>
            <w:tcW w:w="4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9904A5" w:rsidRPr="001C1BFC" w:rsidRDefault="009904A5" w:rsidP="007E5A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9904A5" w:rsidRPr="001C1BFC" w:rsidTr="00FA2981">
        <w:trPr>
          <w:trHeight w:val="315"/>
        </w:trPr>
        <w:tc>
          <w:tcPr>
            <w:tcW w:w="424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9904A5" w:rsidRPr="001C1BFC" w:rsidRDefault="009904A5" w:rsidP="007E5A2E">
            <w:pPr>
              <w:spacing w:after="0" w:line="240" w:lineRule="auto"/>
              <w:ind w:left="72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oderate Hepatitis</w:t>
            </w:r>
          </w:p>
        </w:tc>
        <w:tc>
          <w:tcPr>
            <w:tcW w:w="4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9904A5" w:rsidRPr="001C1BFC" w:rsidRDefault="009904A5" w:rsidP="007E5A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INH 12 - EMB 12 - </w:t>
            </w:r>
            <w:r w:rsidR="00145C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FX</w:t>
            </w: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12 - PZA 2</w:t>
            </w:r>
          </w:p>
        </w:tc>
      </w:tr>
      <w:tr w:rsidR="009904A5" w:rsidRPr="001C1BFC" w:rsidTr="00FA2981">
        <w:trPr>
          <w:trHeight w:val="315"/>
        </w:trPr>
        <w:tc>
          <w:tcPr>
            <w:tcW w:w="424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9904A5" w:rsidRPr="001C1BFC" w:rsidRDefault="009904A5" w:rsidP="007E5A2E">
            <w:pPr>
              <w:spacing w:after="0" w:line="240" w:lineRule="auto"/>
              <w:ind w:left="72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evere Hepatitis</w:t>
            </w:r>
          </w:p>
        </w:tc>
        <w:tc>
          <w:tcPr>
            <w:tcW w:w="4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9904A5" w:rsidRPr="001C1BFC" w:rsidRDefault="009904A5" w:rsidP="00145C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EMB 18 - </w:t>
            </w:r>
            <w:r w:rsidR="00145C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FX</w:t>
            </w: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18 - </w:t>
            </w:r>
            <w:r w:rsidR="00F22A62"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</w:t>
            </w:r>
            <w:r w:rsidR="00F22A6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</w:t>
            </w:r>
            <w:r w:rsidR="00F22A62"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18 - </w:t>
            </w:r>
            <w:r w:rsidR="00145C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MK</w:t>
            </w: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6</w:t>
            </w:r>
          </w:p>
        </w:tc>
      </w:tr>
      <w:tr w:rsidR="009904A5" w:rsidRPr="001C1BFC" w:rsidTr="00FA2981">
        <w:trPr>
          <w:trHeight w:val="315"/>
        </w:trPr>
        <w:tc>
          <w:tcPr>
            <w:tcW w:w="424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9904A5" w:rsidRPr="001C1BFC" w:rsidRDefault="009904A5" w:rsidP="007E5A2E">
            <w:pPr>
              <w:spacing w:after="0" w:line="240" w:lineRule="auto"/>
              <w:ind w:left="72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oderate other event</w:t>
            </w:r>
          </w:p>
        </w:tc>
        <w:tc>
          <w:tcPr>
            <w:tcW w:w="4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9904A5" w:rsidRPr="001C1BFC" w:rsidRDefault="009904A5" w:rsidP="007E5A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NH 9 - PZA 9 - EMB 9</w:t>
            </w:r>
          </w:p>
        </w:tc>
      </w:tr>
      <w:tr w:rsidR="009904A5" w:rsidRPr="001C1BFC" w:rsidTr="00FA2981">
        <w:trPr>
          <w:trHeight w:val="315"/>
        </w:trPr>
        <w:tc>
          <w:tcPr>
            <w:tcW w:w="424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9904A5" w:rsidRPr="001C1BFC" w:rsidRDefault="00FA2981" w:rsidP="007E5A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ZA</w:t>
            </w:r>
          </w:p>
        </w:tc>
        <w:tc>
          <w:tcPr>
            <w:tcW w:w="4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9904A5" w:rsidRPr="001C1BFC" w:rsidRDefault="009904A5" w:rsidP="007E5A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9904A5" w:rsidRPr="001C1BFC" w:rsidTr="00FA2981">
        <w:trPr>
          <w:trHeight w:val="315"/>
        </w:trPr>
        <w:tc>
          <w:tcPr>
            <w:tcW w:w="424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9904A5" w:rsidRPr="001C1BFC" w:rsidRDefault="009904A5" w:rsidP="007E5A2E">
            <w:pPr>
              <w:spacing w:after="0" w:line="240" w:lineRule="auto"/>
              <w:ind w:left="72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oderate Hepatitis</w:t>
            </w:r>
          </w:p>
        </w:tc>
        <w:tc>
          <w:tcPr>
            <w:tcW w:w="4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9904A5" w:rsidRPr="001C1BFC" w:rsidRDefault="009904A5" w:rsidP="007E5A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NH 9 - RIF 9</w:t>
            </w:r>
          </w:p>
        </w:tc>
      </w:tr>
      <w:tr w:rsidR="009904A5" w:rsidRPr="001C1BFC" w:rsidTr="00FA2981">
        <w:trPr>
          <w:trHeight w:val="315"/>
        </w:trPr>
        <w:tc>
          <w:tcPr>
            <w:tcW w:w="424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9904A5" w:rsidRPr="001C1BFC" w:rsidRDefault="009904A5" w:rsidP="007E5A2E">
            <w:pPr>
              <w:spacing w:after="0" w:line="240" w:lineRule="auto"/>
              <w:ind w:left="72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evere Hepatitis</w:t>
            </w:r>
          </w:p>
        </w:tc>
        <w:tc>
          <w:tcPr>
            <w:tcW w:w="4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9904A5" w:rsidRPr="001C1BFC" w:rsidRDefault="009904A5" w:rsidP="007E5A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RIF 12 - EMB 12 - </w:t>
            </w:r>
            <w:r w:rsidR="00145C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FX</w:t>
            </w: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2</w:t>
            </w:r>
          </w:p>
        </w:tc>
      </w:tr>
      <w:tr w:rsidR="009904A5" w:rsidRPr="001C1BFC" w:rsidTr="00FA2981">
        <w:trPr>
          <w:trHeight w:val="315"/>
        </w:trPr>
        <w:tc>
          <w:tcPr>
            <w:tcW w:w="424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9904A5" w:rsidRPr="001C1BFC" w:rsidRDefault="009904A5" w:rsidP="007E5A2E">
            <w:pPr>
              <w:spacing w:after="0" w:line="240" w:lineRule="auto"/>
              <w:ind w:left="72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oderate other event</w:t>
            </w:r>
          </w:p>
        </w:tc>
        <w:tc>
          <w:tcPr>
            <w:tcW w:w="4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9904A5" w:rsidRPr="001C1BFC" w:rsidRDefault="009904A5" w:rsidP="007E5A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NH 9 - RIF 9</w:t>
            </w:r>
          </w:p>
        </w:tc>
      </w:tr>
      <w:tr w:rsidR="009904A5" w:rsidRPr="001C1BFC" w:rsidTr="00FA2981">
        <w:trPr>
          <w:trHeight w:val="315"/>
        </w:trPr>
        <w:tc>
          <w:tcPr>
            <w:tcW w:w="424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E80261" w:rsidRDefault="00FA2981" w:rsidP="00E8026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EMB</w:t>
            </w:r>
            <w:r w:rsidR="009904A5"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E8026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    </w:t>
            </w:r>
          </w:p>
          <w:p w:rsidR="009904A5" w:rsidRPr="001C1BFC" w:rsidRDefault="00E80261" w:rsidP="00E8026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             V</w:t>
            </w:r>
            <w:r w:rsidR="009904A5"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sion impairment (any)</w:t>
            </w:r>
          </w:p>
        </w:tc>
        <w:tc>
          <w:tcPr>
            <w:tcW w:w="4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9904A5" w:rsidRPr="001C1BFC" w:rsidRDefault="009904A5" w:rsidP="007E5A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NH 6 - RIF 6 - PZA 2</w:t>
            </w:r>
          </w:p>
        </w:tc>
      </w:tr>
      <w:tr w:rsidR="009904A5" w:rsidRPr="001C1BFC" w:rsidTr="00FA2981">
        <w:trPr>
          <w:trHeight w:val="315"/>
        </w:trPr>
        <w:tc>
          <w:tcPr>
            <w:tcW w:w="424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9904A5" w:rsidRPr="001C1BFC" w:rsidRDefault="009904A5" w:rsidP="007E5A2E">
            <w:pPr>
              <w:spacing w:after="0" w:line="240" w:lineRule="auto"/>
              <w:ind w:left="72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9904A5" w:rsidRPr="001C1BFC" w:rsidRDefault="009904A5" w:rsidP="007E5A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9904A5" w:rsidRPr="001C1BFC" w:rsidTr="007E5A2E">
        <w:trPr>
          <w:trHeight w:val="315"/>
        </w:trPr>
        <w:tc>
          <w:tcPr>
            <w:tcW w:w="865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9904A5" w:rsidRPr="001C1BFC" w:rsidRDefault="009904A5" w:rsidP="007E5A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u w:val="single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u w:val="single"/>
              </w:rPr>
              <w:t>Initial Regimen: No INH regimen</w:t>
            </w:r>
          </w:p>
        </w:tc>
      </w:tr>
      <w:tr w:rsidR="009904A5" w:rsidRPr="001C1BFC" w:rsidTr="00FA2981">
        <w:trPr>
          <w:trHeight w:val="315"/>
        </w:trPr>
        <w:tc>
          <w:tcPr>
            <w:tcW w:w="424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9904A5" w:rsidRPr="001C1BFC" w:rsidRDefault="00FA2981" w:rsidP="007E5A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IF</w:t>
            </w:r>
          </w:p>
        </w:tc>
        <w:tc>
          <w:tcPr>
            <w:tcW w:w="4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9904A5" w:rsidRPr="001C1BFC" w:rsidRDefault="009904A5" w:rsidP="007E5A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9904A5" w:rsidRPr="001C1BFC" w:rsidTr="00FA2981">
        <w:trPr>
          <w:trHeight w:val="315"/>
        </w:trPr>
        <w:tc>
          <w:tcPr>
            <w:tcW w:w="424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9904A5" w:rsidRPr="001C1BFC" w:rsidRDefault="009904A5" w:rsidP="007E5A2E">
            <w:pPr>
              <w:spacing w:after="0" w:line="240" w:lineRule="auto"/>
              <w:ind w:left="72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oderate or hepatitis</w:t>
            </w:r>
          </w:p>
        </w:tc>
        <w:tc>
          <w:tcPr>
            <w:tcW w:w="4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9904A5" w:rsidRPr="001C1BFC" w:rsidRDefault="009904A5" w:rsidP="00F22A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PZA 18 - EMB 18 - </w:t>
            </w:r>
            <w:r w:rsidR="00145C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FX</w:t>
            </w: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18 - </w:t>
            </w:r>
            <w:r w:rsidR="00145C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MK</w:t>
            </w: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6</w:t>
            </w:r>
          </w:p>
        </w:tc>
      </w:tr>
      <w:tr w:rsidR="009904A5" w:rsidRPr="001C1BFC" w:rsidTr="00FA2981">
        <w:trPr>
          <w:trHeight w:val="315"/>
        </w:trPr>
        <w:tc>
          <w:tcPr>
            <w:tcW w:w="424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9904A5" w:rsidRPr="001C1BFC" w:rsidRDefault="009904A5" w:rsidP="007E5A2E">
            <w:pPr>
              <w:spacing w:after="0" w:line="240" w:lineRule="auto"/>
              <w:ind w:left="72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evere Hepatitis</w:t>
            </w:r>
          </w:p>
        </w:tc>
        <w:tc>
          <w:tcPr>
            <w:tcW w:w="4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9904A5" w:rsidRPr="001C1BFC" w:rsidRDefault="009904A5" w:rsidP="00F22A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EMB 18 - </w:t>
            </w:r>
            <w:r w:rsidR="00145C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FX</w:t>
            </w: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18 - C</w:t>
            </w:r>
            <w:r w:rsidR="00F22A6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</w:t>
            </w: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6 - </w:t>
            </w:r>
            <w:r w:rsidR="00145C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MK</w:t>
            </w: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6</w:t>
            </w:r>
          </w:p>
        </w:tc>
      </w:tr>
      <w:tr w:rsidR="009904A5" w:rsidRPr="001C1BFC" w:rsidTr="00FA2981">
        <w:trPr>
          <w:trHeight w:val="315"/>
        </w:trPr>
        <w:tc>
          <w:tcPr>
            <w:tcW w:w="424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9904A5" w:rsidRPr="001C1BFC" w:rsidRDefault="009904A5" w:rsidP="007E5A2E">
            <w:pPr>
              <w:spacing w:after="0" w:line="240" w:lineRule="auto"/>
              <w:ind w:left="72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oderate other event</w:t>
            </w:r>
          </w:p>
        </w:tc>
        <w:tc>
          <w:tcPr>
            <w:tcW w:w="4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9904A5" w:rsidRPr="001C1BFC" w:rsidRDefault="009904A5" w:rsidP="00F22A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PZA 18 - EMB 18 - </w:t>
            </w:r>
            <w:r w:rsidR="00145C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FX</w:t>
            </w: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18 - </w:t>
            </w:r>
            <w:r w:rsidR="00145C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MK</w:t>
            </w: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6</w:t>
            </w:r>
          </w:p>
        </w:tc>
      </w:tr>
      <w:tr w:rsidR="009904A5" w:rsidRPr="001C1BFC" w:rsidTr="00FA2981">
        <w:trPr>
          <w:trHeight w:val="315"/>
        </w:trPr>
        <w:tc>
          <w:tcPr>
            <w:tcW w:w="424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E80261" w:rsidRDefault="00FA2981" w:rsidP="00E8026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ZA</w:t>
            </w:r>
            <w:r w:rsidR="009904A5"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</w:p>
          <w:p w:rsidR="009904A5" w:rsidRPr="001C1BFC" w:rsidRDefault="00E80261" w:rsidP="00E8026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             A</w:t>
            </w: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dverse </w:t>
            </w:r>
            <w:r w:rsidR="009904A5"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event (any)</w:t>
            </w:r>
          </w:p>
        </w:tc>
        <w:tc>
          <w:tcPr>
            <w:tcW w:w="4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9904A5" w:rsidRPr="001C1BFC" w:rsidRDefault="009904A5" w:rsidP="007E5A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RIF 9 - EMB 9 - </w:t>
            </w:r>
            <w:r w:rsidR="00145C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FX</w:t>
            </w: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9</w:t>
            </w:r>
          </w:p>
        </w:tc>
      </w:tr>
      <w:tr w:rsidR="009904A5" w:rsidRPr="001C1BFC" w:rsidTr="00FA2981">
        <w:trPr>
          <w:trHeight w:val="315"/>
        </w:trPr>
        <w:tc>
          <w:tcPr>
            <w:tcW w:w="424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E80261" w:rsidRDefault="00FA2981" w:rsidP="007E5A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EMB</w:t>
            </w:r>
            <w:r w:rsidR="009904A5"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</w:p>
          <w:p w:rsidR="009904A5" w:rsidRPr="001C1BFC" w:rsidRDefault="00E80261" w:rsidP="00E8026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             V</w:t>
            </w:r>
            <w:r w:rsidR="009904A5"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sion impairment (any)</w:t>
            </w:r>
          </w:p>
        </w:tc>
        <w:tc>
          <w:tcPr>
            <w:tcW w:w="4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9904A5" w:rsidRPr="001C1BFC" w:rsidRDefault="009904A5" w:rsidP="007E5A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PZA 9 - RIF 9 - </w:t>
            </w:r>
            <w:r w:rsidR="00145C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FX</w:t>
            </w: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9</w:t>
            </w:r>
          </w:p>
        </w:tc>
      </w:tr>
      <w:tr w:rsidR="009904A5" w:rsidRPr="001C1BFC" w:rsidTr="00FA2981">
        <w:trPr>
          <w:trHeight w:val="315"/>
        </w:trPr>
        <w:tc>
          <w:tcPr>
            <w:tcW w:w="424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9904A5" w:rsidRPr="001C1BFC" w:rsidRDefault="009904A5" w:rsidP="007E5A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9904A5" w:rsidRPr="001C1BFC" w:rsidRDefault="009904A5" w:rsidP="007E5A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9904A5" w:rsidRPr="001C1BFC" w:rsidTr="007E5A2E">
        <w:trPr>
          <w:trHeight w:val="315"/>
        </w:trPr>
        <w:tc>
          <w:tcPr>
            <w:tcW w:w="865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9904A5" w:rsidRPr="001C1BFC" w:rsidRDefault="001C1BFC" w:rsidP="007E5A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u w:val="singl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u w:val="single"/>
              </w:rPr>
              <w:t xml:space="preserve">Initial Regimen: No </w:t>
            </w:r>
            <w:r w:rsidR="00FA29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u w:val="single"/>
              </w:rPr>
              <w:t>RIF</w:t>
            </w:r>
            <w:r w:rsidR="009904A5"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u w:val="single"/>
              </w:rPr>
              <w:t xml:space="preserve"> regimen</w:t>
            </w:r>
          </w:p>
        </w:tc>
      </w:tr>
      <w:tr w:rsidR="009904A5" w:rsidRPr="001C1BFC" w:rsidTr="00FA2981">
        <w:trPr>
          <w:trHeight w:val="315"/>
        </w:trPr>
        <w:tc>
          <w:tcPr>
            <w:tcW w:w="424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E80261" w:rsidRDefault="00FA2981" w:rsidP="00E8026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NH</w:t>
            </w:r>
            <w:r w:rsidR="009904A5"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</w:p>
          <w:p w:rsidR="009904A5" w:rsidRPr="001C1BFC" w:rsidRDefault="00E80261" w:rsidP="00E8026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            A</w:t>
            </w:r>
            <w:r w:rsidR="009904A5"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dverse event (any)</w:t>
            </w:r>
          </w:p>
        </w:tc>
        <w:tc>
          <w:tcPr>
            <w:tcW w:w="4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9904A5" w:rsidRPr="001C1BFC" w:rsidRDefault="009904A5" w:rsidP="00F22A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PZA 18 - EMB 18 - </w:t>
            </w:r>
            <w:r w:rsidR="00145C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FX</w:t>
            </w: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18 - </w:t>
            </w:r>
            <w:r w:rsidR="00145C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MK</w:t>
            </w: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6</w:t>
            </w:r>
          </w:p>
        </w:tc>
      </w:tr>
      <w:tr w:rsidR="009904A5" w:rsidRPr="001C1BFC" w:rsidTr="00FA2981">
        <w:trPr>
          <w:trHeight w:val="315"/>
        </w:trPr>
        <w:tc>
          <w:tcPr>
            <w:tcW w:w="424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E80261" w:rsidRDefault="00FA2981" w:rsidP="00E8026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ZA</w:t>
            </w:r>
            <w:r w:rsidR="009904A5"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</w:p>
          <w:p w:rsidR="009904A5" w:rsidRPr="001C1BFC" w:rsidRDefault="00E80261" w:rsidP="00E8026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            A</w:t>
            </w:r>
            <w:r w:rsidR="009904A5"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dverse event (any)</w:t>
            </w:r>
          </w:p>
        </w:tc>
        <w:tc>
          <w:tcPr>
            <w:tcW w:w="4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9904A5" w:rsidRPr="001C1BFC" w:rsidRDefault="009904A5" w:rsidP="00F22A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INH 18 - EMB 18 - </w:t>
            </w:r>
            <w:r w:rsidR="00145C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FX</w:t>
            </w: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18 - </w:t>
            </w:r>
            <w:r w:rsidR="00145C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MK</w:t>
            </w: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2</w:t>
            </w:r>
          </w:p>
        </w:tc>
      </w:tr>
      <w:tr w:rsidR="009904A5" w:rsidRPr="001C1BFC" w:rsidTr="00FA2981">
        <w:trPr>
          <w:trHeight w:val="315"/>
        </w:trPr>
        <w:tc>
          <w:tcPr>
            <w:tcW w:w="424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9904A5" w:rsidRPr="001C1BFC" w:rsidRDefault="00FA2981" w:rsidP="007E5A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EMB</w:t>
            </w:r>
          </w:p>
        </w:tc>
        <w:tc>
          <w:tcPr>
            <w:tcW w:w="4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9904A5" w:rsidRPr="001C1BFC" w:rsidRDefault="009904A5" w:rsidP="007E5A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9904A5" w:rsidRPr="001C1BFC" w:rsidTr="00FA2981">
        <w:trPr>
          <w:trHeight w:val="315"/>
        </w:trPr>
        <w:tc>
          <w:tcPr>
            <w:tcW w:w="424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9904A5" w:rsidRPr="001C1BFC" w:rsidRDefault="009904A5" w:rsidP="007E5A2E">
            <w:pPr>
              <w:spacing w:after="0" w:line="240" w:lineRule="auto"/>
              <w:ind w:left="72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ild vision impairment</w:t>
            </w:r>
          </w:p>
        </w:tc>
        <w:tc>
          <w:tcPr>
            <w:tcW w:w="4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9904A5" w:rsidRPr="001C1BFC" w:rsidRDefault="009904A5" w:rsidP="007E5A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INH 12 - </w:t>
            </w:r>
            <w:r w:rsidR="00145C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FX</w:t>
            </w: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12 - PZA 2</w:t>
            </w:r>
          </w:p>
        </w:tc>
      </w:tr>
      <w:tr w:rsidR="009904A5" w:rsidRPr="001C1BFC" w:rsidTr="00FA2981">
        <w:trPr>
          <w:trHeight w:val="315"/>
        </w:trPr>
        <w:tc>
          <w:tcPr>
            <w:tcW w:w="424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9904A5" w:rsidRPr="001C1BFC" w:rsidRDefault="009904A5" w:rsidP="007E5A2E">
            <w:pPr>
              <w:spacing w:after="0" w:line="240" w:lineRule="auto"/>
              <w:ind w:left="72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oderate vision impairment</w:t>
            </w:r>
          </w:p>
        </w:tc>
        <w:tc>
          <w:tcPr>
            <w:tcW w:w="4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9904A5" w:rsidRPr="001C1BFC" w:rsidRDefault="009904A5" w:rsidP="00F22A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INH 18 - PZA 18 - </w:t>
            </w:r>
            <w:r w:rsidR="00145C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FX</w:t>
            </w: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18 - </w:t>
            </w:r>
            <w:r w:rsidR="00145C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MK</w:t>
            </w: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2</w:t>
            </w:r>
          </w:p>
        </w:tc>
      </w:tr>
      <w:tr w:rsidR="009904A5" w:rsidRPr="001C1BFC" w:rsidTr="00FA2981">
        <w:trPr>
          <w:trHeight w:val="315"/>
        </w:trPr>
        <w:tc>
          <w:tcPr>
            <w:tcW w:w="424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E80261" w:rsidRDefault="00145CA4" w:rsidP="00E8026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FX</w:t>
            </w:r>
            <w:r w:rsidR="009904A5"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E8026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 </w:t>
            </w:r>
          </w:p>
          <w:p w:rsidR="009904A5" w:rsidRPr="001C1BFC" w:rsidRDefault="00E80261" w:rsidP="00E8026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             A</w:t>
            </w:r>
            <w:r w:rsidR="009904A5"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dverse event (any)</w:t>
            </w:r>
          </w:p>
        </w:tc>
        <w:tc>
          <w:tcPr>
            <w:tcW w:w="4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9904A5" w:rsidRPr="001C1BFC" w:rsidRDefault="009904A5" w:rsidP="007E5A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NH 18 - EMB 18 - PZA 2</w:t>
            </w:r>
          </w:p>
        </w:tc>
      </w:tr>
      <w:tr w:rsidR="009904A5" w:rsidRPr="001C1BFC" w:rsidTr="00FA2981">
        <w:trPr>
          <w:trHeight w:val="315"/>
        </w:trPr>
        <w:tc>
          <w:tcPr>
            <w:tcW w:w="424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9904A5" w:rsidRPr="001C1BFC" w:rsidRDefault="009904A5" w:rsidP="007E5A2E">
            <w:pPr>
              <w:spacing w:after="0" w:line="240" w:lineRule="auto"/>
              <w:ind w:left="72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9904A5" w:rsidRPr="001C1BFC" w:rsidRDefault="009904A5" w:rsidP="007E5A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9904A5" w:rsidRPr="001C1BFC" w:rsidTr="007E5A2E">
        <w:trPr>
          <w:trHeight w:val="315"/>
        </w:trPr>
        <w:tc>
          <w:tcPr>
            <w:tcW w:w="865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9904A5" w:rsidRPr="001C1BFC" w:rsidRDefault="009904A5" w:rsidP="001C1BF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u w:val="single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u w:val="single"/>
              </w:rPr>
              <w:t xml:space="preserve">Initial Regimen: No INH or </w:t>
            </w:r>
            <w:r w:rsidR="00FA29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u w:val="single"/>
              </w:rPr>
              <w:t>RIF</w:t>
            </w: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u w:val="single"/>
              </w:rPr>
              <w:t xml:space="preserve"> regimen</w:t>
            </w:r>
          </w:p>
        </w:tc>
      </w:tr>
      <w:tr w:rsidR="009904A5" w:rsidRPr="001C1BFC" w:rsidTr="007E5A2E">
        <w:trPr>
          <w:trHeight w:val="315"/>
        </w:trPr>
        <w:tc>
          <w:tcPr>
            <w:tcW w:w="415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9904A5" w:rsidRPr="001C1BFC" w:rsidRDefault="00B51624" w:rsidP="007E5A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ZA</w:t>
            </w:r>
          </w:p>
        </w:tc>
        <w:tc>
          <w:tcPr>
            <w:tcW w:w="45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9904A5" w:rsidRPr="001C1BFC" w:rsidRDefault="009904A5" w:rsidP="007E5A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9904A5" w:rsidRPr="001C1BFC" w:rsidTr="007E5A2E">
        <w:trPr>
          <w:trHeight w:val="315"/>
        </w:trPr>
        <w:tc>
          <w:tcPr>
            <w:tcW w:w="415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9904A5" w:rsidRPr="001C1BFC" w:rsidRDefault="009904A5" w:rsidP="007E5A2E">
            <w:pPr>
              <w:spacing w:after="0" w:line="240" w:lineRule="auto"/>
              <w:ind w:left="72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epatitis – moderate or severe</w:t>
            </w:r>
          </w:p>
        </w:tc>
        <w:tc>
          <w:tcPr>
            <w:tcW w:w="45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9904A5" w:rsidRPr="001C1BFC" w:rsidRDefault="009904A5" w:rsidP="00F22A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EMB 18 - </w:t>
            </w:r>
            <w:r w:rsidR="00145C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FX</w:t>
            </w: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18 - C</w:t>
            </w:r>
            <w:r w:rsidR="00F22A6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</w:t>
            </w: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18 - </w:t>
            </w:r>
            <w:r w:rsidR="00145C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MK</w:t>
            </w: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6</w:t>
            </w:r>
          </w:p>
        </w:tc>
      </w:tr>
      <w:tr w:rsidR="009904A5" w:rsidRPr="001C1BFC" w:rsidTr="007E5A2E">
        <w:trPr>
          <w:trHeight w:val="315"/>
        </w:trPr>
        <w:tc>
          <w:tcPr>
            <w:tcW w:w="415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9904A5" w:rsidRPr="001C1BFC" w:rsidRDefault="009904A5" w:rsidP="007E5A2E">
            <w:pPr>
              <w:spacing w:after="0" w:line="240" w:lineRule="auto"/>
              <w:ind w:left="72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lastRenderedPageBreak/>
              <w:t>Moderate other event</w:t>
            </w:r>
          </w:p>
        </w:tc>
        <w:tc>
          <w:tcPr>
            <w:tcW w:w="45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9904A5" w:rsidRPr="001C1BFC" w:rsidRDefault="009904A5" w:rsidP="00F22A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EMB 18 - PZA 18 - </w:t>
            </w:r>
            <w:r w:rsidR="00145C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MK</w:t>
            </w: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6 - PAS 18</w:t>
            </w:r>
          </w:p>
        </w:tc>
      </w:tr>
      <w:tr w:rsidR="009904A5" w:rsidRPr="001C1BFC" w:rsidTr="007E5A2E">
        <w:trPr>
          <w:trHeight w:val="315"/>
        </w:trPr>
        <w:tc>
          <w:tcPr>
            <w:tcW w:w="415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9904A5" w:rsidRPr="001C1BFC" w:rsidRDefault="00FA2981" w:rsidP="007E5A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EMB</w:t>
            </w:r>
          </w:p>
        </w:tc>
        <w:tc>
          <w:tcPr>
            <w:tcW w:w="45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9904A5" w:rsidRPr="001C1BFC" w:rsidRDefault="009904A5" w:rsidP="007E5A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9904A5" w:rsidRPr="001C1BFC" w:rsidTr="007E5A2E">
        <w:trPr>
          <w:trHeight w:val="315"/>
        </w:trPr>
        <w:tc>
          <w:tcPr>
            <w:tcW w:w="415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9904A5" w:rsidRPr="001C1BFC" w:rsidRDefault="009904A5" w:rsidP="007E5A2E">
            <w:pPr>
              <w:spacing w:after="0" w:line="240" w:lineRule="auto"/>
              <w:ind w:left="72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ild vision impairment</w:t>
            </w:r>
          </w:p>
        </w:tc>
        <w:tc>
          <w:tcPr>
            <w:tcW w:w="45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9904A5" w:rsidRPr="001C1BFC" w:rsidRDefault="009904A5" w:rsidP="00F22A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PZA 18 - </w:t>
            </w:r>
            <w:r w:rsidR="00145C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FX</w:t>
            </w: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18 - </w:t>
            </w:r>
            <w:r w:rsidR="00145C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MK</w:t>
            </w: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6</w:t>
            </w:r>
          </w:p>
        </w:tc>
      </w:tr>
      <w:tr w:rsidR="009904A5" w:rsidRPr="001C1BFC" w:rsidTr="007E5A2E">
        <w:trPr>
          <w:trHeight w:val="315"/>
        </w:trPr>
        <w:tc>
          <w:tcPr>
            <w:tcW w:w="415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9904A5" w:rsidRPr="001C1BFC" w:rsidRDefault="009904A5" w:rsidP="007E5A2E">
            <w:pPr>
              <w:spacing w:after="0" w:line="240" w:lineRule="auto"/>
              <w:ind w:left="72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oderate vision impairment</w:t>
            </w:r>
          </w:p>
        </w:tc>
        <w:tc>
          <w:tcPr>
            <w:tcW w:w="45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9904A5" w:rsidRPr="001C1BFC" w:rsidRDefault="009904A5" w:rsidP="00F22A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PZA 18 - </w:t>
            </w:r>
            <w:r w:rsidR="00145C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FX</w:t>
            </w: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18 - C</w:t>
            </w:r>
            <w:r w:rsidR="00F22A6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</w:t>
            </w: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18 - </w:t>
            </w:r>
            <w:r w:rsidR="00145C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MK</w:t>
            </w: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6</w:t>
            </w:r>
          </w:p>
        </w:tc>
      </w:tr>
      <w:tr w:rsidR="009904A5" w:rsidRPr="001C1BFC" w:rsidTr="007E5A2E">
        <w:trPr>
          <w:trHeight w:val="315"/>
        </w:trPr>
        <w:tc>
          <w:tcPr>
            <w:tcW w:w="415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E80261" w:rsidRDefault="00145CA4" w:rsidP="00E8026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FX</w:t>
            </w:r>
            <w:r w:rsidR="009904A5"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</w:p>
          <w:p w:rsidR="009904A5" w:rsidRPr="001C1BFC" w:rsidRDefault="00E80261" w:rsidP="00E8026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             A</w:t>
            </w:r>
            <w:r w:rsidR="009904A5"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dverse event (any) </w:t>
            </w:r>
          </w:p>
        </w:tc>
        <w:tc>
          <w:tcPr>
            <w:tcW w:w="45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9904A5" w:rsidRPr="001C1BFC" w:rsidRDefault="009904A5" w:rsidP="00F22A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ZA 18 - EMB 18 - L</w:t>
            </w:r>
            <w:r w:rsidR="00F22A6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Z</w:t>
            </w: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18 - C</w:t>
            </w:r>
            <w:r w:rsidR="00F22A6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</w:t>
            </w: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18 - </w:t>
            </w:r>
            <w:r w:rsidR="00145C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MK</w:t>
            </w: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6</w:t>
            </w:r>
          </w:p>
        </w:tc>
      </w:tr>
      <w:tr w:rsidR="009904A5" w:rsidRPr="001C1BFC" w:rsidTr="007E5A2E">
        <w:trPr>
          <w:trHeight w:val="315"/>
        </w:trPr>
        <w:tc>
          <w:tcPr>
            <w:tcW w:w="415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E80261" w:rsidRDefault="00145CA4" w:rsidP="00E8026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MK</w:t>
            </w:r>
            <w:r w:rsidR="009904A5"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</w:p>
          <w:p w:rsidR="009904A5" w:rsidRPr="001C1BFC" w:rsidRDefault="00E80261" w:rsidP="00E8026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             A</w:t>
            </w:r>
            <w:r w:rsidR="009904A5"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dverse event (any)</w:t>
            </w:r>
          </w:p>
        </w:tc>
        <w:tc>
          <w:tcPr>
            <w:tcW w:w="45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9904A5" w:rsidRPr="001C1BFC" w:rsidRDefault="009904A5" w:rsidP="00F22A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PZA 18 - EMB 18 - </w:t>
            </w:r>
            <w:r w:rsidR="00145C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FX</w:t>
            </w: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18 - L</w:t>
            </w:r>
            <w:r w:rsidR="00F22A6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Z</w:t>
            </w: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18 - PAS 18</w:t>
            </w:r>
          </w:p>
        </w:tc>
      </w:tr>
      <w:tr w:rsidR="009904A5" w:rsidRPr="001C1BFC" w:rsidTr="007E5A2E">
        <w:trPr>
          <w:trHeight w:val="315"/>
        </w:trPr>
        <w:tc>
          <w:tcPr>
            <w:tcW w:w="415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9904A5" w:rsidRPr="001C1BFC" w:rsidRDefault="009904A5" w:rsidP="007E5A2E">
            <w:pPr>
              <w:spacing w:after="0" w:line="240" w:lineRule="auto"/>
              <w:ind w:left="72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5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9904A5" w:rsidRPr="001C1BFC" w:rsidRDefault="009904A5" w:rsidP="007E5A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9904A5" w:rsidRPr="001C1BFC" w:rsidTr="007E5A2E">
        <w:trPr>
          <w:trHeight w:val="315"/>
        </w:trPr>
        <w:tc>
          <w:tcPr>
            <w:tcW w:w="865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9904A5" w:rsidRPr="001C1BFC" w:rsidRDefault="009904A5" w:rsidP="00F22A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u w:val="single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u w:val="single"/>
              </w:rPr>
              <w:t xml:space="preserve">Initial regimen: no </w:t>
            </w:r>
            <w:r w:rsidR="00F22A6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u w:val="single"/>
              </w:rPr>
              <w:t>PZA</w:t>
            </w:r>
            <w:r w:rsidR="00F22A62"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u w:val="single"/>
              </w:rPr>
              <w:t xml:space="preserve"> </w:t>
            </w: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u w:val="single"/>
              </w:rPr>
              <w:t>regimen</w:t>
            </w:r>
          </w:p>
        </w:tc>
      </w:tr>
      <w:tr w:rsidR="009904A5" w:rsidRPr="001C1BFC" w:rsidTr="007E5A2E">
        <w:trPr>
          <w:trHeight w:val="315"/>
        </w:trPr>
        <w:tc>
          <w:tcPr>
            <w:tcW w:w="415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E80261" w:rsidRDefault="00FA2981" w:rsidP="00E8026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NH</w:t>
            </w:r>
            <w:r w:rsidR="009904A5"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</w:p>
          <w:p w:rsidR="009904A5" w:rsidRPr="001C1BFC" w:rsidRDefault="00E80261" w:rsidP="00E8026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             A</w:t>
            </w:r>
            <w:r w:rsidR="009904A5"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y adverse event</w:t>
            </w:r>
          </w:p>
        </w:tc>
        <w:tc>
          <w:tcPr>
            <w:tcW w:w="45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9904A5" w:rsidRPr="001C1BFC" w:rsidRDefault="009904A5" w:rsidP="007E5A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RIF 9 - EMB 9 - </w:t>
            </w:r>
            <w:r w:rsidR="00145C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FX</w:t>
            </w: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9</w:t>
            </w:r>
          </w:p>
        </w:tc>
      </w:tr>
      <w:tr w:rsidR="009904A5" w:rsidRPr="001C1BFC" w:rsidTr="007E5A2E">
        <w:trPr>
          <w:trHeight w:val="315"/>
        </w:trPr>
        <w:tc>
          <w:tcPr>
            <w:tcW w:w="415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9904A5" w:rsidRPr="001C1BFC" w:rsidRDefault="00FA2981" w:rsidP="007E5A2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IF</w:t>
            </w:r>
          </w:p>
        </w:tc>
        <w:tc>
          <w:tcPr>
            <w:tcW w:w="45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9904A5" w:rsidRPr="001C1BFC" w:rsidRDefault="009904A5" w:rsidP="007E5A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9904A5" w:rsidRPr="001C1BFC" w:rsidTr="007E5A2E">
        <w:trPr>
          <w:trHeight w:val="315"/>
        </w:trPr>
        <w:tc>
          <w:tcPr>
            <w:tcW w:w="415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9904A5" w:rsidRPr="001C1BFC" w:rsidRDefault="009904A5" w:rsidP="007E5A2E">
            <w:pPr>
              <w:spacing w:after="0" w:line="240" w:lineRule="auto"/>
              <w:ind w:left="72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epatitis – moderate or severe</w:t>
            </w:r>
          </w:p>
        </w:tc>
        <w:tc>
          <w:tcPr>
            <w:tcW w:w="45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9904A5" w:rsidRPr="001C1BFC" w:rsidRDefault="009904A5" w:rsidP="00F22A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INH 18 - EMB 18 - </w:t>
            </w:r>
            <w:r w:rsidR="00145C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FX</w:t>
            </w: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18 - </w:t>
            </w:r>
            <w:r w:rsidR="00145C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MK</w:t>
            </w: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2</w:t>
            </w:r>
          </w:p>
        </w:tc>
      </w:tr>
      <w:tr w:rsidR="009904A5" w:rsidRPr="001C1BFC" w:rsidTr="007E5A2E">
        <w:trPr>
          <w:trHeight w:val="315"/>
        </w:trPr>
        <w:tc>
          <w:tcPr>
            <w:tcW w:w="415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9904A5" w:rsidRPr="001C1BFC" w:rsidRDefault="009904A5" w:rsidP="007E5A2E">
            <w:pPr>
              <w:spacing w:after="0" w:line="240" w:lineRule="auto"/>
              <w:ind w:left="72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evere Hepatitis</w:t>
            </w:r>
          </w:p>
        </w:tc>
        <w:tc>
          <w:tcPr>
            <w:tcW w:w="45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9904A5" w:rsidRPr="001C1BFC" w:rsidRDefault="009904A5" w:rsidP="00F22A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EMB 18 - </w:t>
            </w:r>
            <w:r w:rsidR="00145C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FX</w:t>
            </w: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18 - C</w:t>
            </w:r>
            <w:r w:rsidR="00F22A6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</w:t>
            </w: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18 - </w:t>
            </w:r>
            <w:r w:rsidR="00145C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MK</w:t>
            </w: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6</w:t>
            </w:r>
          </w:p>
        </w:tc>
      </w:tr>
      <w:tr w:rsidR="009904A5" w:rsidRPr="001C1BFC" w:rsidTr="00145CA4">
        <w:trPr>
          <w:trHeight w:val="315"/>
        </w:trPr>
        <w:tc>
          <w:tcPr>
            <w:tcW w:w="4155" w:type="dxa"/>
            <w:tcBorders>
              <w:top w:val="nil"/>
              <w:left w:val="nil"/>
              <w:right w:val="nil"/>
            </w:tcBorders>
            <w:shd w:val="clear" w:color="000000" w:fill="FFFFFF"/>
            <w:noWrap/>
            <w:vAlign w:val="bottom"/>
          </w:tcPr>
          <w:p w:rsidR="009904A5" w:rsidRPr="001C1BFC" w:rsidRDefault="009904A5" w:rsidP="007E5A2E">
            <w:pPr>
              <w:spacing w:after="0" w:line="240" w:lineRule="auto"/>
              <w:ind w:left="72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oderate other event</w:t>
            </w:r>
          </w:p>
        </w:tc>
        <w:tc>
          <w:tcPr>
            <w:tcW w:w="4500" w:type="dxa"/>
            <w:gridSpan w:val="2"/>
            <w:tcBorders>
              <w:top w:val="nil"/>
              <w:left w:val="nil"/>
              <w:right w:val="nil"/>
            </w:tcBorders>
            <w:shd w:val="clear" w:color="000000" w:fill="FFFFFF"/>
            <w:noWrap/>
            <w:vAlign w:val="bottom"/>
          </w:tcPr>
          <w:p w:rsidR="009904A5" w:rsidRPr="001C1BFC" w:rsidRDefault="009904A5" w:rsidP="00F22A6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INH 18 - EMB 18 - </w:t>
            </w:r>
            <w:r w:rsidR="00145C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FX</w:t>
            </w: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18 - </w:t>
            </w:r>
            <w:r w:rsidR="00145CA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MK</w:t>
            </w: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2</w:t>
            </w:r>
          </w:p>
        </w:tc>
      </w:tr>
      <w:tr w:rsidR="009904A5" w:rsidRPr="001C1BFC" w:rsidTr="00145CA4">
        <w:trPr>
          <w:trHeight w:val="315"/>
        </w:trPr>
        <w:tc>
          <w:tcPr>
            <w:tcW w:w="415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</w:tcPr>
          <w:p w:rsidR="00E80261" w:rsidRDefault="00FA2981" w:rsidP="00E8026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EMB</w:t>
            </w:r>
            <w:r w:rsidR="009904A5"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</w:p>
          <w:p w:rsidR="009904A5" w:rsidRPr="001C1BFC" w:rsidRDefault="00E80261" w:rsidP="00E8026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             V</w:t>
            </w:r>
            <w:r w:rsidR="009904A5"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sion impairment (any)</w:t>
            </w:r>
          </w:p>
        </w:tc>
        <w:tc>
          <w:tcPr>
            <w:tcW w:w="450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</w:tcPr>
          <w:p w:rsidR="009904A5" w:rsidRPr="001C1BFC" w:rsidRDefault="009904A5" w:rsidP="007E5A2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NH 6 - RIF 6 - PZA 2</w:t>
            </w:r>
          </w:p>
        </w:tc>
      </w:tr>
      <w:tr w:rsidR="00315C82" w:rsidRPr="001C1BFC" w:rsidTr="00145CA4">
        <w:trPr>
          <w:trHeight w:val="575"/>
        </w:trPr>
        <w:tc>
          <w:tcPr>
            <w:tcW w:w="8655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</w:tcPr>
          <w:p w:rsidR="00CA7866" w:rsidRPr="005C3693" w:rsidRDefault="00CA7866" w:rsidP="00FC6CFC">
            <w:pPr>
              <w:pStyle w:val="ListParagraph"/>
              <w:numPr>
                <w:ilvl w:val="0"/>
                <w:numId w:val="7"/>
              </w:numPr>
              <w:rPr>
                <w:rFonts w:ascii="Times New Roman" w:hAnsi="Times New Roman" w:cs="Times New Roman"/>
                <w:sz w:val="16"/>
                <w:szCs w:val="16"/>
              </w:rPr>
            </w:pPr>
            <w:r w:rsidRPr="005C3693">
              <w:rPr>
                <w:rFonts w:ascii="Times New Roman" w:hAnsi="Times New Roman" w:cs="Times New Roman"/>
                <w:sz w:val="16"/>
                <w:szCs w:val="16"/>
              </w:rPr>
              <w:t xml:space="preserve">Treatment regimens were based on literature and consultations with TB treatment experts. </w:t>
            </w:r>
            <w:r w:rsidR="00384558" w:rsidRPr="005C3693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QcmV2ZW50aW9uPC9BdXRob3I+PFllYXI+MjAwMzwvWWVh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</w:fldData>
              </w:fldChar>
            </w:r>
            <w:r w:rsidR="0077615B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</w:instrText>
            </w:r>
            <w:r w:rsidR="0077615B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QcmV2ZW50aW9uPC9BdXRob3I+PFllYXI+MjAwMzwvWWVh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</w:fldData>
              </w:fldChar>
            </w:r>
            <w:r w:rsidR="0077615B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.DATA </w:instrText>
            </w:r>
            <w:r w:rsidR="0077615B">
              <w:rPr>
                <w:rFonts w:ascii="Times New Roman" w:hAnsi="Times New Roman" w:cs="Times New Roman"/>
                <w:sz w:val="16"/>
                <w:szCs w:val="16"/>
              </w:rPr>
            </w:r>
            <w:r w:rsidR="0077615B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="00384558" w:rsidRPr="005C3693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E203D6">
              <w:rPr>
                <w:rFonts w:ascii="Times New Roman" w:hAnsi="Times New Roman" w:cs="Times New Roman"/>
                <w:noProof/>
                <w:sz w:val="16"/>
                <w:szCs w:val="16"/>
              </w:rPr>
              <w:t>[</w:t>
            </w:r>
            <w:hyperlink w:anchor="_ENREF_1" w:tooltip="Prevention, 2003 #88" w:history="1">
              <w:r w:rsidR="0077615B">
                <w:rPr>
                  <w:rFonts w:ascii="Times New Roman" w:hAnsi="Times New Roman" w:cs="Times New Roman"/>
                  <w:noProof/>
                  <w:sz w:val="16"/>
                  <w:szCs w:val="16"/>
                </w:rPr>
                <w:t>1-11</w:t>
              </w:r>
            </w:hyperlink>
            <w:r w:rsidR="00E203D6">
              <w:rPr>
                <w:rFonts w:ascii="Times New Roman" w:hAnsi="Times New Roman" w:cs="Times New Roman"/>
                <w:noProof/>
                <w:sz w:val="16"/>
                <w:szCs w:val="16"/>
              </w:rPr>
              <w:t>]</w:t>
            </w:r>
            <w:r w:rsidR="00384558" w:rsidRPr="005C3693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  <w:p w:rsidR="00315C82" w:rsidRPr="00145CA4" w:rsidRDefault="00145CA4" w:rsidP="00145CA4">
            <w:pPr>
              <w:pStyle w:val="ListParagraph"/>
              <w:numPr>
                <w:ilvl w:val="0"/>
                <w:numId w:val="7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45CA4">
              <w:rPr>
                <w:rFonts w:ascii="Times New Roman" w:hAnsi="Times New Roman" w:cs="Times New Roman"/>
                <w:sz w:val="16"/>
                <w:szCs w:val="16"/>
              </w:rPr>
              <w:t xml:space="preserve">Drug abbreviations: INH - isoniazid, RIF - rifampin, PZA - </w:t>
            </w:r>
            <w:proofErr w:type="spellStart"/>
            <w:r w:rsidRPr="00145CA4">
              <w:rPr>
                <w:rFonts w:ascii="Times New Roman" w:hAnsi="Times New Roman" w:cs="Times New Roman"/>
                <w:sz w:val="16"/>
                <w:szCs w:val="16"/>
              </w:rPr>
              <w:t>pryazinamide</w:t>
            </w:r>
            <w:proofErr w:type="spellEnd"/>
            <w:r w:rsidRPr="00145CA4">
              <w:rPr>
                <w:rFonts w:ascii="Times New Roman" w:hAnsi="Times New Roman" w:cs="Times New Roman"/>
                <w:sz w:val="16"/>
                <w:szCs w:val="16"/>
              </w:rPr>
              <w:t xml:space="preserve">, EMB - </w:t>
            </w:r>
            <w:proofErr w:type="spellStart"/>
            <w:r w:rsidRPr="00145CA4">
              <w:rPr>
                <w:rFonts w:ascii="Times New Roman" w:hAnsi="Times New Roman" w:cs="Times New Roman"/>
                <w:sz w:val="16"/>
                <w:szCs w:val="16"/>
              </w:rPr>
              <w:t>ethambutol</w:t>
            </w:r>
            <w:proofErr w:type="spellEnd"/>
            <w:r w:rsidRPr="00145CA4">
              <w:rPr>
                <w:rFonts w:ascii="Times New Roman" w:hAnsi="Times New Roman" w:cs="Times New Roman"/>
                <w:sz w:val="16"/>
                <w:szCs w:val="16"/>
              </w:rPr>
              <w:t xml:space="preserve">, MFX - </w:t>
            </w:r>
            <w:proofErr w:type="spellStart"/>
            <w:r w:rsidRPr="00145CA4">
              <w:rPr>
                <w:rFonts w:ascii="Times New Roman" w:hAnsi="Times New Roman" w:cs="Times New Roman"/>
                <w:sz w:val="16"/>
                <w:szCs w:val="16"/>
              </w:rPr>
              <w:t>moxifloxacin</w:t>
            </w:r>
            <w:proofErr w:type="spellEnd"/>
            <w:r w:rsidRPr="00145CA4">
              <w:rPr>
                <w:rFonts w:ascii="Times New Roman" w:hAnsi="Times New Roman" w:cs="Times New Roman"/>
                <w:sz w:val="16"/>
                <w:szCs w:val="16"/>
              </w:rPr>
              <w:t xml:space="preserve">, AMK - </w:t>
            </w:r>
            <w:proofErr w:type="spellStart"/>
            <w:r w:rsidRPr="00145CA4">
              <w:rPr>
                <w:rFonts w:ascii="Times New Roman" w:hAnsi="Times New Roman" w:cs="Times New Roman"/>
                <w:sz w:val="16"/>
                <w:szCs w:val="16"/>
              </w:rPr>
              <w:t>amikacin</w:t>
            </w:r>
            <w:proofErr w:type="spellEnd"/>
            <w:r w:rsidRPr="00145CA4">
              <w:rPr>
                <w:rFonts w:ascii="Times New Roman" w:hAnsi="Times New Roman" w:cs="Times New Roman"/>
                <w:sz w:val="16"/>
                <w:szCs w:val="16"/>
              </w:rPr>
              <w:t>, CS - CS, LNZ - linezolid, PAS – para-</w:t>
            </w:r>
            <w:proofErr w:type="spellStart"/>
            <w:r w:rsidRPr="00145CA4">
              <w:rPr>
                <w:rFonts w:ascii="Times New Roman" w:hAnsi="Times New Roman" w:cs="Times New Roman"/>
                <w:sz w:val="16"/>
                <w:szCs w:val="16"/>
              </w:rPr>
              <w:t>aminosalicylic</w:t>
            </w:r>
            <w:proofErr w:type="spellEnd"/>
            <w:r w:rsidRPr="00145CA4">
              <w:rPr>
                <w:rFonts w:ascii="Times New Roman" w:hAnsi="Times New Roman" w:cs="Times New Roman"/>
                <w:sz w:val="16"/>
                <w:szCs w:val="16"/>
              </w:rPr>
              <w:t xml:space="preserve"> acid </w:t>
            </w:r>
          </w:p>
        </w:tc>
      </w:tr>
    </w:tbl>
    <w:p w:rsidR="009904A5" w:rsidRPr="001C1BFC" w:rsidRDefault="009904A5" w:rsidP="009904A5">
      <w:pPr>
        <w:rPr>
          <w:rFonts w:ascii="Times New Roman" w:hAnsi="Times New Roman" w:cs="Times New Roman"/>
        </w:rPr>
      </w:pPr>
    </w:p>
    <w:p w:rsidR="00D477A5" w:rsidRPr="001C1BFC" w:rsidRDefault="00D477A5">
      <w:pPr>
        <w:rPr>
          <w:rFonts w:ascii="Times New Roman" w:hAnsi="Times New Roman" w:cs="Times New Roman"/>
        </w:rPr>
      </w:pPr>
      <w:r w:rsidRPr="001C1BFC">
        <w:rPr>
          <w:rFonts w:ascii="Times New Roman" w:hAnsi="Times New Roman" w:cs="Times New Roman"/>
        </w:rPr>
        <w:br w:type="page"/>
      </w:r>
    </w:p>
    <w:p w:rsidR="008C6519" w:rsidRPr="001C1BFC" w:rsidRDefault="008C6519">
      <w:pPr>
        <w:rPr>
          <w:rFonts w:ascii="Times New Roman" w:hAnsi="Times New Roman" w:cs="Times New Roman"/>
        </w:rPr>
      </w:pPr>
    </w:p>
    <w:p w:rsidR="001A7651" w:rsidRPr="001C1BFC" w:rsidRDefault="009A7CDF" w:rsidP="00BF3290">
      <w:pPr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Table</w:t>
      </w:r>
      <w:r w:rsidR="005C2301">
        <w:rPr>
          <w:rFonts w:ascii="Times New Roman" w:hAnsi="Times New Roman" w:cs="Times New Roman"/>
          <w:b/>
        </w:rPr>
        <w:t xml:space="preserve"> </w:t>
      </w:r>
      <w:r w:rsidR="00602480">
        <w:rPr>
          <w:rFonts w:ascii="Times New Roman" w:hAnsi="Times New Roman" w:cs="Times New Roman"/>
          <w:b/>
        </w:rPr>
        <w:t>C</w:t>
      </w:r>
      <w:r w:rsidR="008C6519" w:rsidRPr="001C1BFC">
        <w:rPr>
          <w:rFonts w:ascii="Times New Roman" w:hAnsi="Times New Roman" w:cs="Times New Roman"/>
          <w:b/>
        </w:rPr>
        <w:t xml:space="preserve">.  </w:t>
      </w:r>
      <w:r w:rsidR="008C6519" w:rsidRPr="001C1BFC">
        <w:rPr>
          <w:rFonts w:ascii="Times New Roman" w:eastAsia="Times New Roman" w:hAnsi="Times New Roman" w:cs="Times New Roman"/>
          <w:b/>
          <w:color w:val="000000"/>
        </w:rPr>
        <w:t xml:space="preserve">Medical Tests Associated with Routine Monitoring of Medication Side </w:t>
      </w:r>
      <w:proofErr w:type="spellStart"/>
      <w:r w:rsidR="008C6519" w:rsidRPr="001C1BFC">
        <w:rPr>
          <w:rFonts w:ascii="Times New Roman" w:eastAsia="Times New Roman" w:hAnsi="Times New Roman" w:cs="Times New Roman"/>
          <w:b/>
          <w:color w:val="000000"/>
        </w:rPr>
        <w:t>Effects</w:t>
      </w:r>
      <w:r w:rsidR="00CA7866" w:rsidRPr="001C1BFC">
        <w:rPr>
          <w:rFonts w:ascii="Times New Roman" w:eastAsia="Times New Roman" w:hAnsi="Times New Roman" w:cs="Times New Roman"/>
          <w:b/>
          <w:color w:val="000000"/>
          <w:vertAlign w:val="superscript"/>
        </w:rPr>
        <w:t>a</w:t>
      </w:r>
      <w:proofErr w:type="gramStart"/>
      <w:r w:rsidR="00FC6CFC">
        <w:rPr>
          <w:rFonts w:ascii="Times New Roman" w:eastAsia="Times New Roman" w:hAnsi="Times New Roman" w:cs="Times New Roman"/>
          <w:b/>
          <w:color w:val="000000"/>
          <w:vertAlign w:val="superscript"/>
        </w:rPr>
        <w:t>,b</w:t>
      </w:r>
      <w:proofErr w:type="spellEnd"/>
      <w:proofErr w:type="gramEnd"/>
    </w:p>
    <w:tbl>
      <w:tblPr>
        <w:tblW w:w="7665" w:type="dxa"/>
        <w:tblInd w:w="93" w:type="dxa"/>
        <w:tblLook w:val="04A0" w:firstRow="1" w:lastRow="0" w:firstColumn="1" w:lastColumn="0" w:noHBand="0" w:noVBand="1"/>
      </w:tblPr>
      <w:tblGrid>
        <w:gridCol w:w="2500"/>
        <w:gridCol w:w="2645"/>
        <w:gridCol w:w="2520"/>
      </w:tblGrid>
      <w:tr w:rsidR="001A7651" w:rsidRPr="001C1BFC" w:rsidTr="00145CA4">
        <w:trPr>
          <w:trHeight w:val="315"/>
        </w:trPr>
        <w:tc>
          <w:tcPr>
            <w:tcW w:w="25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1A7651" w:rsidRPr="001C1BFC" w:rsidRDefault="001A7651" w:rsidP="001A76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Drug Name</w:t>
            </w:r>
          </w:p>
        </w:tc>
        <w:tc>
          <w:tcPr>
            <w:tcW w:w="264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1A7651" w:rsidRPr="001C1BFC" w:rsidRDefault="001A7651" w:rsidP="001A76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edical Test</w:t>
            </w:r>
          </w:p>
        </w:tc>
        <w:tc>
          <w:tcPr>
            <w:tcW w:w="25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1A7651" w:rsidRPr="001C1BFC" w:rsidRDefault="001A7651" w:rsidP="001A76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Frequency </w:t>
            </w:r>
          </w:p>
        </w:tc>
      </w:tr>
      <w:tr w:rsidR="001A7651" w:rsidRPr="001C1BFC" w:rsidTr="00593B8D">
        <w:trPr>
          <w:trHeight w:val="315"/>
        </w:trPr>
        <w:tc>
          <w:tcPr>
            <w:tcW w:w="25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1A7651" w:rsidRPr="001C1BFC" w:rsidRDefault="00FA2981" w:rsidP="001A76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NH</w:t>
            </w:r>
          </w:p>
        </w:tc>
        <w:tc>
          <w:tcPr>
            <w:tcW w:w="264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1A7651" w:rsidRPr="001C1BFC" w:rsidRDefault="00EE3BAB" w:rsidP="00593B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epatic function p</w:t>
            </w:r>
            <w:r w:rsidRPr="00EE3BA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nel</w:t>
            </w:r>
          </w:p>
        </w:tc>
        <w:tc>
          <w:tcPr>
            <w:tcW w:w="252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1A7651" w:rsidRPr="001C1BFC" w:rsidRDefault="001A7651" w:rsidP="001A76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aseline</w:t>
            </w:r>
          </w:p>
        </w:tc>
      </w:tr>
      <w:tr w:rsidR="001A7651" w:rsidRPr="001C1BFC" w:rsidTr="00593B8D">
        <w:trPr>
          <w:trHeight w:val="315"/>
        </w:trPr>
        <w:tc>
          <w:tcPr>
            <w:tcW w:w="25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1A7651" w:rsidRPr="001C1BFC" w:rsidRDefault="00145CA4" w:rsidP="001A76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MK</w:t>
            </w:r>
          </w:p>
        </w:tc>
        <w:tc>
          <w:tcPr>
            <w:tcW w:w="264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1A7651" w:rsidRPr="001C1BFC" w:rsidRDefault="002413EB" w:rsidP="00593B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ssay of c</w:t>
            </w: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eatinine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1A7651" w:rsidRPr="001C1BFC" w:rsidRDefault="001A7651" w:rsidP="001A76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onthly</w:t>
            </w:r>
          </w:p>
        </w:tc>
      </w:tr>
      <w:tr w:rsidR="001A7651" w:rsidRPr="001C1BFC" w:rsidTr="00593B8D">
        <w:trPr>
          <w:trHeight w:val="315"/>
        </w:trPr>
        <w:tc>
          <w:tcPr>
            <w:tcW w:w="25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1A7651" w:rsidRPr="001C1BFC" w:rsidRDefault="00145CA4" w:rsidP="001A76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MK</w:t>
            </w:r>
          </w:p>
        </w:tc>
        <w:tc>
          <w:tcPr>
            <w:tcW w:w="264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1A7651" w:rsidRPr="001C1BFC" w:rsidRDefault="001A7651" w:rsidP="005C369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Electrolyte</w:t>
            </w:r>
            <w:r w:rsidR="00EE3BA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5C369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</w:t>
            </w:r>
            <w:r w:rsidR="00EE3BA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nel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1A7651" w:rsidRPr="001C1BFC" w:rsidRDefault="001A7651" w:rsidP="001A76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onthly</w:t>
            </w:r>
          </w:p>
        </w:tc>
      </w:tr>
      <w:tr w:rsidR="001A7651" w:rsidRPr="001C1BFC" w:rsidTr="00593B8D">
        <w:trPr>
          <w:trHeight w:val="315"/>
        </w:trPr>
        <w:tc>
          <w:tcPr>
            <w:tcW w:w="25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1A7651" w:rsidRPr="001C1BFC" w:rsidRDefault="00145CA4" w:rsidP="001A76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MK</w:t>
            </w:r>
          </w:p>
        </w:tc>
        <w:tc>
          <w:tcPr>
            <w:tcW w:w="264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1A7651" w:rsidRPr="001C1BFC" w:rsidRDefault="002413EB" w:rsidP="00593B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ssay of m</w:t>
            </w: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gnesium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1A7651" w:rsidRPr="001C1BFC" w:rsidRDefault="001A7651" w:rsidP="001A76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onthly</w:t>
            </w:r>
          </w:p>
        </w:tc>
      </w:tr>
      <w:tr w:rsidR="001A7651" w:rsidRPr="001C1BFC" w:rsidTr="00593B8D">
        <w:trPr>
          <w:trHeight w:val="315"/>
        </w:trPr>
        <w:tc>
          <w:tcPr>
            <w:tcW w:w="25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1A7651" w:rsidRPr="001C1BFC" w:rsidRDefault="00145CA4" w:rsidP="001A76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MK</w:t>
            </w:r>
          </w:p>
        </w:tc>
        <w:tc>
          <w:tcPr>
            <w:tcW w:w="264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1A7651" w:rsidRPr="001C1BFC" w:rsidRDefault="008726FF" w:rsidP="00593B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ssay of calcium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1A7651" w:rsidRPr="001C1BFC" w:rsidRDefault="001A7651" w:rsidP="001A76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onthly</w:t>
            </w:r>
          </w:p>
        </w:tc>
      </w:tr>
      <w:tr w:rsidR="001A7651" w:rsidRPr="001C1BFC" w:rsidTr="00593B8D">
        <w:trPr>
          <w:trHeight w:val="315"/>
        </w:trPr>
        <w:tc>
          <w:tcPr>
            <w:tcW w:w="25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1A7651" w:rsidRPr="001C1BFC" w:rsidRDefault="00FA2981" w:rsidP="001A76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IF</w:t>
            </w:r>
          </w:p>
        </w:tc>
        <w:tc>
          <w:tcPr>
            <w:tcW w:w="264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1A7651" w:rsidRPr="00384558" w:rsidRDefault="00EE3BAB" w:rsidP="00593B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epatic function panel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1A7651" w:rsidRPr="001C1BFC" w:rsidRDefault="001A7651" w:rsidP="001A76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onthly</w:t>
            </w:r>
          </w:p>
        </w:tc>
      </w:tr>
      <w:tr w:rsidR="001A7651" w:rsidRPr="001C1BFC" w:rsidTr="00593B8D">
        <w:trPr>
          <w:trHeight w:val="315"/>
        </w:trPr>
        <w:tc>
          <w:tcPr>
            <w:tcW w:w="25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1A7651" w:rsidRPr="001C1BFC" w:rsidRDefault="00FA2981" w:rsidP="001A76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EMB</w:t>
            </w:r>
          </w:p>
        </w:tc>
        <w:tc>
          <w:tcPr>
            <w:tcW w:w="264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1A7651" w:rsidRPr="00384558" w:rsidRDefault="001A7651" w:rsidP="00593B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Visual acuity</w:t>
            </w:r>
            <w:r w:rsidR="0051422A"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screen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1A7651" w:rsidRPr="001C1BFC" w:rsidRDefault="001A7651" w:rsidP="001A76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onthly</w:t>
            </w:r>
          </w:p>
        </w:tc>
      </w:tr>
      <w:tr w:rsidR="001A7651" w:rsidRPr="001C1BFC" w:rsidTr="00593B8D">
        <w:trPr>
          <w:trHeight w:val="315"/>
        </w:trPr>
        <w:tc>
          <w:tcPr>
            <w:tcW w:w="25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1A7651" w:rsidRPr="001C1BFC" w:rsidRDefault="00FA2981" w:rsidP="001A76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EMB</w:t>
            </w:r>
          </w:p>
        </w:tc>
        <w:tc>
          <w:tcPr>
            <w:tcW w:w="264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1A7651" w:rsidRPr="00384558" w:rsidRDefault="001A7651" w:rsidP="00593B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Color </w:t>
            </w:r>
            <w:r w:rsidR="008726FF"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vision examination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1A7651" w:rsidRPr="001C1BFC" w:rsidRDefault="001A7651" w:rsidP="001A76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onthly</w:t>
            </w:r>
          </w:p>
        </w:tc>
      </w:tr>
      <w:tr w:rsidR="001A7651" w:rsidRPr="001C1BFC" w:rsidTr="00593B8D">
        <w:trPr>
          <w:trHeight w:val="315"/>
        </w:trPr>
        <w:tc>
          <w:tcPr>
            <w:tcW w:w="25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1A7651" w:rsidRPr="001C1BFC" w:rsidRDefault="00FA2981" w:rsidP="001A76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ZA</w:t>
            </w:r>
          </w:p>
        </w:tc>
        <w:tc>
          <w:tcPr>
            <w:tcW w:w="264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1A7651" w:rsidRPr="00384558" w:rsidRDefault="00EE3BAB" w:rsidP="00593B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epatic function panel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1A7651" w:rsidRPr="001C1BFC" w:rsidRDefault="001A7651" w:rsidP="001A76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onthly</w:t>
            </w:r>
          </w:p>
        </w:tc>
      </w:tr>
      <w:tr w:rsidR="001A7651" w:rsidRPr="001C1BFC" w:rsidTr="00593B8D">
        <w:trPr>
          <w:trHeight w:val="315"/>
        </w:trPr>
        <w:tc>
          <w:tcPr>
            <w:tcW w:w="25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1A7651" w:rsidRPr="001C1BFC" w:rsidRDefault="00FA2981" w:rsidP="001A76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ZA</w:t>
            </w:r>
          </w:p>
        </w:tc>
        <w:tc>
          <w:tcPr>
            <w:tcW w:w="264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1A7651" w:rsidRPr="00281BFA" w:rsidRDefault="001A7651" w:rsidP="00593B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Uric acid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1A7651" w:rsidRPr="001C1BFC" w:rsidRDefault="001A7651" w:rsidP="001A76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onthly</w:t>
            </w:r>
          </w:p>
        </w:tc>
      </w:tr>
      <w:tr w:rsidR="001A7651" w:rsidRPr="001C1BFC" w:rsidTr="00593B8D">
        <w:trPr>
          <w:trHeight w:val="315"/>
        </w:trPr>
        <w:tc>
          <w:tcPr>
            <w:tcW w:w="25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1A7651" w:rsidRPr="001C1BFC" w:rsidRDefault="00FC6CFC" w:rsidP="001A76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AS</w:t>
            </w:r>
          </w:p>
        </w:tc>
        <w:tc>
          <w:tcPr>
            <w:tcW w:w="264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1A7651" w:rsidRPr="00384558" w:rsidRDefault="00EE3BAB" w:rsidP="00593B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epatic function panel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1A7651" w:rsidRPr="001C1BFC" w:rsidRDefault="001A7651" w:rsidP="001A76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onthly</w:t>
            </w:r>
          </w:p>
        </w:tc>
      </w:tr>
      <w:tr w:rsidR="001A7651" w:rsidRPr="001C1BFC" w:rsidTr="00593B8D">
        <w:trPr>
          <w:trHeight w:val="315"/>
        </w:trPr>
        <w:tc>
          <w:tcPr>
            <w:tcW w:w="25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1A7651" w:rsidRPr="001C1BFC" w:rsidRDefault="00FC6CFC" w:rsidP="001A76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AS</w:t>
            </w:r>
          </w:p>
        </w:tc>
        <w:tc>
          <w:tcPr>
            <w:tcW w:w="264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1A7651" w:rsidRPr="00384558" w:rsidRDefault="001A7651" w:rsidP="00593B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hyroid</w:t>
            </w:r>
            <w:r w:rsidR="00593B8D"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function </w:t>
            </w:r>
            <w:r w:rsidR="007714C5"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anel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1A7651" w:rsidRPr="001C1BFC" w:rsidRDefault="001A7651" w:rsidP="001A76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aseline</w:t>
            </w:r>
          </w:p>
        </w:tc>
      </w:tr>
      <w:tr w:rsidR="001A7651" w:rsidRPr="001C1BFC" w:rsidTr="004C1B6A">
        <w:trPr>
          <w:trHeight w:val="315"/>
        </w:trPr>
        <w:tc>
          <w:tcPr>
            <w:tcW w:w="2500" w:type="dxa"/>
            <w:tcBorders>
              <w:top w:val="nil"/>
              <w:left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1A7651" w:rsidRPr="001C1BFC" w:rsidRDefault="00FA2981" w:rsidP="001A76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LNZ</w:t>
            </w:r>
          </w:p>
        </w:tc>
        <w:tc>
          <w:tcPr>
            <w:tcW w:w="2645" w:type="dxa"/>
            <w:tcBorders>
              <w:top w:val="nil"/>
              <w:left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1A7651" w:rsidRPr="001C1BFC" w:rsidRDefault="004C1B6A" w:rsidP="00D0352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Complete </w:t>
            </w:r>
            <w:r w:rsidR="00D0352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</w:t>
            </w: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lood </w:t>
            </w:r>
            <w:r w:rsidR="00D0352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</w:t>
            </w: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</w:t>
            </w:r>
            <w:r w:rsidR="00593B8D"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unt</w:t>
            </w:r>
          </w:p>
        </w:tc>
        <w:tc>
          <w:tcPr>
            <w:tcW w:w="2520" w:type="dxa"/>
            <w:tcBorders>
              <w:top w:val="nil"/>
              <w:left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1A7651" w:rsidRPr="001C1BFC" w:rsidRDefault="001A7651" w:rsidP="001A76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aseline</w:t>
            </w:r>
          </w:p>
        </w:tc>
      </w:tr>
      <w:tr w:rsidR="001A7651" w:rsidRPr="001C1BFC" w:rsidTr="004C1B6A">
        <w:trPr>
          <w:trHeight w:val="315"/>
        </w:trPr>
        <w:tc>
          <w:tcPr>
            <w:tcW w:w="25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1A7651" w:rsidRPr="001C1BFC" w:rsidRDefault="00FA2981" w:rsidP="001A76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LNZ</w:t>
            </w:r>
          </w:p>
        </w:tc>
        <w:tc>
          <w:tcPr>
            <w:tcW w:w="264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1A7651" w:rsidRPr="001C1BFC" w:rsidRDefault="004C1B6A" w:rsidP="00593B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Complete </w:t>
            </w:r>
            <w:r w:rsidR="00D0352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</w:t>
            </w: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lood </w:t>
            </w:r>
            <w:r w:rsidR="00D0352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</w:t>
            </w: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</w:t>
            </w:r>
            <w:r w:rsidR="00593B8D"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unt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1A7651" w:rsidRPr="001C1BFC" w:rsidRDefault="001A7651" w:rsidP="001A76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onthly</w:t>
            </w:r>
          </w:p>
        </w:tc>
      </w:tr>
      <w:tr w:rsidR="004C1B6A" w:rsidRPr="001C1BFC" w:rsidTr="004C1B6A">
        <w:trPr>
          <w:trHeight w:val="395"/>
        </w:trPr>
        <w:tc>
          <w:tcPr>
            <w:tcW w:w="7665" w:type="dxa"/>
            <w:gridSpan w:val="3"/>
            <w:tcBorders>
              <w:top w:val="single" w:sz="4" w:space="0" w:color="auto"/>
              <w:left w:val="nil"/>
              <w:right w:val="nil"/>
            </w:tcBorders>
            <w:shd w:val="clear" w:color="000000" w:fill="FFFFFF"/>
            <w:noWrap/>
            <w:vAlign w:val="bottom"/>
          </w:tcPr>
          <w:p w:rsidR="004C1B6A" w:rsidRDefault="004C1B6A" w:rsidP="00FC6CFC">
            <w:pPr>
              <w:pStyle w:val="ListParagraph"/>
              <w:numPr>
                <w:ilvl w:val="0"/>
                <w:numId w:val="15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Treatment regimens were based on literature and consultations with TB treatment experts. </w:t>
            </w:r>
            <w:r w:rsidRPr="001C1BF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begin">
                <w:fldData xml:space="preserve">PEVuZE5vdGU+PENpdGU+PEF1dGhvcj5QcmV2ZW50aW9uPC9BdXRob3I+PFllYXI+MjAwMzwvWWVh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</w:fldData>
              </w:fldChar>
            </w:r>
            <w:r w:rsidR="0077615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instrText xml:space="preserve"> ADDIN EN.CITE </w:instrText>
            </w:r>
            <w:r w:rsidR="0077615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begin">
                <w:fldData xml:space="preserve">PEVuZE5vdGU+PENpdGU+PEF1dGhvcj5QcmV2ZW50aW9uPC9BdXRob3I+PFllYXI+MjAwMzwvWWVh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</w:fldData>
              </w:fldChar>
            </w:r>
            <w:r w:rsidR="0077615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instrText xml:space="preserve"> ADDIN EN.CITE.DATA </w:instrText>
            </w:r>
            <w:r w:rsidR="0077615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r>
            <w:r w:rsidR="0077615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end"/>
            </w:r>
            <w:r w:rsidRPr="001C1BF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separate"/>
            </w:r>
            <w:r w:rsidR="0077615B">
              <w:rPr>
                <w:rFonts w:ascii="Times New Roman" w:eastAsia="Times New Roman" w:hAnsi="Times New Roman" w:cs="Times New Roman"/>
                <w:noProof/>
                <w:color w:val="000000"/>
                <w:sz w:val="16"/>
                <w:szCs w:val="16"/>
              </w:rPr>
              <w:t>[</w:t>
            </w:r>
            <w:hyperlink w:anchor="_ENREF_1" w:tooltip="Prevention, 2003 #88" w:history="1">
              <w:r w:rsidR="0077615B">
                <w:rPr>
                  <w:rFonts w:ascii="Times New Roman" w:eastAsia="Times New Roman" w:hAnsi="Times New Roman" w:cs="Times New Roman"/>
                  <w:noProof/>
                  <w:color w:val="000000"/>
                  <w:sz w:val="16"/>
                  <w:szCs w:val="16"/>
                </w:rPr>
                <w:t>1-3</w:t>
              </w:r>
            </w:hyperlink>
            <w:r w:rsidR="0077615B">
              <w:rPr>
                <w:rFonts w:ascii="Times New Roman" w:eastAsia="Times New Roman" w:hAnsi="Times New Roman" w:cs="Times New Roman"/>
                <w:noProof/>
                <w:color w:val="000000"/>
                <w:sz w:val="16"/>
                <w:szCs w:val="16"/>
              </w:rPr>
              <w:t xml:space="preserve">, </w:t>
            </w:r>
            <w:hyperlink w:anchor="_ENREF_5" w:tooltip="Hwang, 2013 #83" w:history="1">
              <w:r w:rsidR="0077615B">
                <w:rPr>
                  <w:rFonts w:ascii="Times New Roman" w:eastAsia="Times New Roman" w:hAnsi="Times New Roman" w:cs="Times New Roman"/>
                  <w:noProof/>
                  <w:color w:val="000000"/>
                  <w:sz w:val="16"/>
                  <w:szCs w:val="16"/>
                </w:rPr>
                <w:t>5</w:t>
              </w:r>
            </w:hyperlink>
            <w:r w:rsidR="0077615B">
              <w:rPr>
                <w:rFonts w:ascii="Times New Roman" w:eastAsia="Times New Roman" w:hAnsi="Times New Roman" w:cs="Times New Roman"/>
                <w:noProof/>
                <w:color w:val="000000"/>
                <w:sz w:val="16"/>
                <w:szCs w:val="16"/>
              </w:rPr>
              <w:t xml:space="preserve">, </w:t>
            </w:r>
            <w:hyperlink w:anchor="_ENREF_6" w:tooltip="Steele, 1988 #67" w:history="1">
              <w:r w:rsidR="0077615B">
                <w:rPr>
                  <w:rFonts w:ascii="Times New Roman" w:eastAsia="Times New Roman" w:hAnsi="Times New Roman" w:cs="Times New Roman"/>
                  <w:noProof/>
                  <w:color w:val="000000"/>
                  <w:sz w:val="16"/>
                  <w:szCs w:val="16"/>
                </w:rPr>
                <w:t>6</w:t>
              </w:r>
            </w:hyperlink>
            <w:r w:rsidR="0077615B">
              <w:rPr>
                <w:rFonts w:ascii="Times New Roman" w:eastAsia="Times New Roman" w:hAnsi="Times New Roman" w:cs="Times New Roman"/>
                <w:noProof/>
                <w:color w:val="000000"/>
                <w:sz w:val="16"/>
                <w:szCs w:val="16"/>
              </w:rPr>
              <w:t xml:space="preserve">, </w:t>
            </w:r>
            <w:hyperlink w:anchor="_ENREF_8" w:tooltip="Fox, 1999 #91" w:history="1">
              <w:r w:rsidR="0077615B">
                <w:rPr>
                  <w:rFonts w:ascii="Times New Roman" w:eastAsia="Times New Roman" w:hAnsi="Times New Roman" w:cs="Times New Roman"/>
                  <w:noProof/>
                  <w:color w:val="000000"/>
                  <w:sz w:val="16"/>
                  <w:szCs w:val="16"/>
                </w:rPr>
                <w:t>8</w:t>
              </w:r>
            </w:hyperlink>
            <w:r w:rsidR="0077615B">
              <w:rPr>
                <w:rFonts w:ascii="Times New Roman" w:eastAsia="Times New Roman" w:hAnsi="Times New Roman" w:cs="Times New Roman"/>
                <w:noProof/>
                <w:color w:val="000000"/>
                <w:sz w:val="16"/>
                <w:szCs w:val="16"/>
              </w:rPr>
              <w:t xml:space="preserve">, </w:t>
            </w:r>
            <w:hyperlink w:anchor="_ENREF_12" w:tooltip="Babu Swai, 1988 #76" w:history="1">
              <w:r w:rsidR="0077615B">
                <w:rPr>
                  <w:rFonts w:ascii="Times New Roman" w:eastAsia="Times New Roman" w:hAnsi="Times New Roman" w:cs="Times New Roman"/>
                  <w:noProof/>
                  <w:color w:val="000000"/>
                  <w:sz w:val="16"/>
                  <w:szCs w:val="16"/>
                </w:rPr>
                <w:t>12</w:t>
              </w:r>
            </w:hyperlink>
            <w:r w:rsidR="0077615B">
              <w:rPr>
                <w:rFonts w:ascii="Times New Roman" w:eastAsia="Times New Roman" w:hAnsi="Times New Roman" w:cs="Times New Roman"/>
                <w:noProof/>
                <w:color w:val="000000"/>
                <w:sz w:val="16"/>
                <w:szCs w:val="16"/>
              </w:rPr>
              <w:t xml:space="preserve">, </w:t>
            </w:r>
            <w:hyperlink w:anchor="_ENREF_13" w:tooltip="Peloquin, 2004 #72" w:history="1">
              <w:r w:rsidR="0077615B">
                <w:rPr>
                  <w:rFonts w:ascii="Times New Roman" w:eastAsia="Times New Roman" w:hAnsi="Times New Roman" w:cs="Times New Roman"/>
                  <w:noProof/>
                  <w:color w:val="000000"/>
                  <w:sz w:val="16"/>
                  <w:szCs w:val="16"/>
                </w:rPr>
                <w:t>13</w:t>
              </w:r>
            </w:hyperlink>
            <w:r w:rsidR="0077615B">
              <w:rPr>
                <w:rFonts w:ascii="Times New Roman" w:eastAsia="Times New Roman" w:hAnsi="Times New Roman" w:cs="Times New Roman"/>
                <w:noProof/>
                <w:color w:val="000000"/>
                <w:sz w:val="16"/>
                <w:szCs w:val="16"/>
              </w:rPr>
              <w:t>]</w:t>
            </w:r>
            <w:r w:rsidRPr="001C1BF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end"/>
            </w:r>
          </w:p>
          <w:p w:rsidR="00FC6CFC" w:rsidRPr="005C3693" w:rsidRDefault="00145CA4" w:rsidP="00145CA4">
            <w:pPr>
              <w:pStyle w:val="ListParagraph"/>
              <w:numPr>
                <w:ilvl w:val="0"/>
                <w:numId w:val="15"/>
              </w:num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45CA4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Drug abbreviations: INH - isoniazid, RIF - rifampin, PZA - </w:t>
            </w:r>
            <w:proofErr w:type="spellStart"/>
            <w:r w:rsidRPr="00145CA4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pryazinamide</w:t>
            </w:r>
            <w:proofErr w:type="spellEnd"/>
            <w:r w:rsidRPr="00145CA4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EMB - </w:t>
            </w:r>
            <w:proofErr w:type="spellStart"/>
            <w:r w:rsidRPr="00145CA4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ethambutol</w:t>
            </w:r>
            <w:proofErr w:type="spellEnd"/>
            <w:r w:rsidRPr="00145CA4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MFX - </w:t>
            </w:r>
            <w:proofErr w:type="spellStart"/>
            <w:r w:rsidRPr="00145CA4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moxifloxacin</w:t>
            </w:r>
            <w:proofErr w:type="spellEnd"/>
            <w:r w:rsidRPr="00145CA4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AMK - </w:t>
            </w:r>
            <w:proofErr w:type="spellStart"/>
            <w:r w:rsidRPr="00145CA4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amikacin</w:t>
            </w:r>
            <w:proofErr w:type="spellEnd"/>
            <w:r w:rsidRPr="00145CA4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, CS - CS, LNZ - linezolid, PAS – para-</w:t>
            </w:r>
            <w:proofErr w:type="spellStart"/>
            <w:r w:rsidRPr="00145CA4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aminosalicylic</w:t>
            </w:r>
            <w:proofErr w:type="spellEnd"/>
            <w:r w:rsidRPr="00145CA4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acid</w:t>
            </w:r>
          </w:p>
        </w:tc>
      </w:tr>
    </w:tbl>
    <w:p w:rsidR="00D477A5" w:rsidRPr="001C1BFC" w:rsidRDefault="00456F26">
      <w:pPr>
        <w:rPr>
          <w:rFonts w:ascii="Times New Roman" w:hAnsi="Times New Roman" w:cs="Times New Roman"/>
          <w:sz w:val="20"/>
          <w:szCs w:val="20"/>
        </w:rPr>
      </w:pPr>
      <w:r w:rsidRPr="001C1BFC">
        <w:rPr>
          <w:rFonts w:ascii="Times New Roman" w:hAnsi="Times New Roman" w:cs="Times New Roman"/>
          <w:sz w:val="20"/>
          <w:szCs w:val="20"/>
        </w:rPr>
        <w:br w:type="page"/>
      </w:r>
    </w:p>
    <w:p w:rsidR="006A6FA0" w:rsidRPr="001C1BFC" w:rsidRDefault="009A7CDF">
      <w:pPr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lastRenderedPageBreak/>
        <w:t>Table</w:t>
      </w:r>
      <w:r w:rsidR="005C2301">
        <w:rPr>
          <w:rFonts w:ascii="Times New Roman" w:hAnsi="Times New Roman" w:cs="Times New Roman"/>
          <w:b/>
        </w:rPr>
        <w:t xml:space="preserve"> </w:t>
      </w:r>
      <w:r w:rsidR="00602480">
        <w:rPr>
          <w:rFonts w:ascii="Times New Roman" w:hAnsi="Times New Roman" w:cs="Times New Roman"/>
          <w:b/>
        </w:rPr>
        <w:t>D</w:t>
      </w:r>
      <w:r w:rsidR="00D477A5" w:rsidRPr="001C1BFC">
        <w:rPr>
          <w:rFonts w:ascii="Times New Roman" w:hAnsi="Times New Roman" w:cs="Times New Roman"/>
          <w:b/>
        </w:rPr>
        <w:t xml:space="preserve">.  Procedures </w:t>
      </w:r>
      <w:r w:rsidR="008E7269" w:rsidRPr="001C1BFC">
        <w:rPr>
          <w:rFonts w:ascii="Times New Roman" w:hAnsi="Times New Roman" w:cs="Times New Roman"/>
          <w:b/>
        </w:rPr>
        <w:t xml:space="preserve">and frequency of procedure conducted for drug-specific adverse </w:t>
      </w:r>
      <w:proofErr w:type="spellStart"/>
      <w:r w:rsidR="008E7269" w:rsidRPr="001C1BFC">
        <w:rPr>
          <w:rFonts w:ascii="Times New Roman" w:hAnsi="Times New Roman" w:cs="Times New Roman"/>
          <w:b/>
        </w:rPr>
        <w:t>e</w:t>
      </w:r>
      <w:r w:rsidR="00D477A5" w:rsidRPr="001C1BFC">
        <w:rPr>
          <w:rFonts w:ascii="Times New Roman" w:hAnsi="Times New Roman" w:cs="Times New Roman"/>
          <w:b/>
        </w:rPr>
        <w:t>vents</w:t>
      </w:r>
      <w:r w:rsidR="00CA7866" w:rsidRPr="001C1BFC">
        <w:rPr>
          <w:rFonts w:ascii="Times New Roman" w:hAnsi="Times New Roman" w:cs="Times New Roman"/>
          <w:b/>
          <w:vertAlign w:val="superscript"/>
        </w:rPr>
        <w:t>a</w:t>
      </w:r>
      <w:proofErr w:type="spellEnd"/>
    </w:p>
    <w:tbl>
      <w:tblPr>
        <w:tblW w:w="7215" w:type="dxa"/>
        <w:tblInd w:w="93" w:type="dxa"/>
        <w:tblLook w:val="04A0" w:firstRow="1" w:lastRow="0" w:firstColumn="1" w:lastColumn="0" w:noHBand="0" w:noVBand="1"/>
      </w:tblPr>
      <w:tblGrid>
        <w:gridCol w:w="2752"/>
        <w:gridCol w:w="1125"/>
        <w:gridCol w:w="368"/>
        <w:gridCol w:w="1344"/>
        <w:gridCol w:w="1626"/>
      </w:tblGrid>
      <w:tr w:rsidR="006A6FA0" w:rsidRPr="001C1BFC" w:rsidTr="0074349D">
        <w:trPr>
          <w:trHeight w:val="630"/>
        </w:trPr>
        <w:tc>
          <w:tcPr>
            <w:tcW w:w="275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:rsidR="006A6FA0" w:rsidRPr="001C1BFC" w:rsidRDefault="006A6FA0" w:rsidP="00D0352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Adverse </w:t>
            </w:r>
            <w:proofErr w:type="spellStart"/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Event</w:t>
            </w:r>
            <w:r w:rsidR="00D03529">
              <w:rPr>
                <w:rFonts w:ascii="Times New Roman" w:hAnsi="Times New Roman" w:cs="Times New Roman"/>
                <w:b/>
                <w:vertAlign w:val="superscript"/>
              </w:rPr>
              <w:t>b</w:t>
            </w:r>
            <w:proofErr w:type="spellEnd"/>
          </w:p>
        </w:tc>
        <w:tc>
          <w:tcPr>
            <w:tcW w:w="2837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:rsidR="006A6FA0" w:rsidRPr="001C1BFC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rocedure</w:t>
            </w:r>
          </w:p>
        </w:tc>
        <w:tc>
          <w:tcPr>
            <w:tcW w:w="162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bottom"/>
            <w:hideMark/>
          </w:tcPr>
          <w:p w:rsidR="006A6FA0" w:rsidRPr="001C1BFC" w:rsidRDefault="0074349D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Estimated </w:t>
            </w:r>
            <w:r w:rsidR="006A6FA0"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Quantity</w:t>
            </w:r>
          </w:p>
        </w:tc>
      </w:tr>
      <w:tr w:rsidR="006A6FA0" w:rsidRPr="001C1BFC" w:rsidTr="0074349D">
        <w:trPr>
          <w:trHeight w:val="315"/>
        </w:trPr>
        <w:tc>
          <w:tcPr>
            <w:tcW w:w="7215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6A6FA0" w:rsidRPr="001C1BFC" w:rsidRDefault="00FA2981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u w:val="single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u w:val="single"/>
              </w:rPr>
              <w:t>INH</w:t>
            </w:r>
          </w:p>
        </w:tc>
      </w:tr>
      <w:tr w:rsidR="006A6FA0" w:rsidRPr="001C1BFC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FC6CF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Mild </w:t>
            </w:r>
            <w:r w:rsidR="00FC6C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</w:t>
            </w: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epatitis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</w:tr>
      <w:tr w:rsidR="006A6FA0" w:rsidRPr="001C1BFC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5C3693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ffice or outpatient visit for established patient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</w:tr>
      <w:tr w:rsidR="006A6FA0" w:rsidRPr="001C1BFC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FC6CFC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epatic function p</w:t>
            </w:r>
            <w:r w:rsidRPr="00EE3BA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nel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5567A1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ffice or outpatient visit for established patient (nurse)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FC6CF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Moderate </w:t>
            </w:r>
            <w:r w:rsidR="00FC6C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</w:t>
            </w: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epatitis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5C3693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ffice or outpatient visit for established patient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FC6CFC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epatic function panel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5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2413EB" w:rsidP="002413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cute h</w:t>
            </w:r>
            <w:r w:rsidR="006A6FA0"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epatitis panel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5567A1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ffice or outpatient visit for established patient (nurse)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Severe </w:t>
            </w:r>
            <w:r w:rsidR="00FC6C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</w:t>
            </w: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epatitis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Liver transplant</w:t>
            </w:r>
            <w:r w:rsidR="009037F5"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tion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Mild </w:t>
            </w:r>
            <w:r w:rsidR="00FC6C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</w:t>
            </w: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her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5C3693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ffice or outpatient visit for established patient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D0352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Complete </w:t>
            </w:r>
            <w:r w:rsidR="00D03529"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</w:t>
            </w: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lood </w:t>
            </w:r>
            <w:r w:rsidR="00D03529"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</w:t>
            </w: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unt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5567A1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ffice or outpatient visit for established patient (nurse)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FC6CFC" w:rsidP="00FC6CF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E</w:t>
            </w:r>
            <w:r w:rsidR="006A6FA0"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lectrolyte</w:t>
            </w: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panel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Moderate </w:t>
            </w:r>
            <w:r w:rsidR="00FC6C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</w:t>
            </w: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her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5C3693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ffice or outpatient visit for established patient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5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D0352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Complete </w:t>
            </w:r>
            <w:r w:rsidR="00D03529"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</w:t>
            </w: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lood </w:t>
            </w:r>
            <w:r w:rsidR="00D03529"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</w:t>
            </w: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unt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5567A1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ffice or outpatient visit for established patient (nurse)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FC6CFC" w:rsidP="00FC6CF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E</w:t>
            </w:r>
            <w:r w:rsidR="006A6FA0"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lectrolyte</w:t>
            </w: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panel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6A6FA0" w:rsidRPr="00281BFA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6A6FA0" w:rsidRPr="00384558" w:rsidTr="0074349D">
        <w:trPr>
          <w:trHeight w:val="315"/>
        </w:trPr>
        <w:tc>
          <w:tcPr>
            <w:tcW w:w="7215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6A6FA0" w:rsidRPr="00384558" w:rsidRDefault="00FA2981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u w:val="single"/>
              </w:rPr>
            </w:pPr>
            <w:r w:rsidRPr="00384558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u w:val="single"/>
              </w:rPr>
              <w:t>RIF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FC6CF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Mild </w:t>
            </w:r>
            <w:r w:rsidR="00FC6C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</w:t>
            </w: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epatitis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5C3693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ffice or outpatient visit for established patient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FC6CFC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epatic function panel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5567A1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ffice or outpatient visit for established patient (nurse)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Moderate </w:t>
            </w:r>
            <w:r w:rsidR="00FC6C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</w:t>
            </w: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epatitis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5C3693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ffice or outpatient visit for established patient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FC6CFC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epatic function panel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5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lastRenderedPageBreak/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2413EB" w:rsidP="002413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cute h</w:t>
            </w:r>
            <w:r w:rsidR="006A6FA0"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epatitis panel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5567A1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ffice or outpatient visit for established patient (nurse)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FC6CF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Severe </w:t>
            </w:r>
            <w:r w:rsidR="00FC6C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</w:t>
            </w: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epatitis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Liver transplant</w:t>
            </w:r>
            <w:r w:rsidR="009037F5"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tion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Mild </w:t>
            </w:r>
            <w:r w:rsidR="00FC6C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</w:t>
            </w: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her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5C3693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ffice or outpatient visit for established patient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FC6CFC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epatic function panel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D0352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Complete </w:t>
            </w:r>
            <w:r w:rsidR="00D03529"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</w:t>
            </w: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lood </w:t>
            </w:r>
            <w:r w:rsidR="00D03529"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</w:t>
            </w: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unt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5567A1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ffice or outpatient visit for established patient (nurse)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opical cream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Moderate </w:t>
            </w:r>
            <w:r w:rsidR="00FC6C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</w:t>
            </w: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her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5C3693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ffice or outpatient visit for established patient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5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FC6CFC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epatic function panel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5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D0352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Complete </w:t>
            </w:r>
            <w:r w:rsidR="00D03529"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</w:t>
            </w: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lood </w:t>
            </w:r>
            <w:r w:rsidR="00D03529"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</w:t>
            </w: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unt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5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5567A1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ffice or outpatient visit for established patient (nurse)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5567A1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B inpatient hospital day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6A6FA0" w:rsidRPr="00281BFA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6A6FA0" w:rsidRPr="00384558" w:rsidTr="0074349D">
        <w:trPr>
          <w:trHeight w:val="315"/>
        </w:trPr>
        <w:tc>
          <w:tcPr>
            <w:tcW w:w="7215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6A6FA0" w:rsidRPr="00384558" w:rsidRDefault="00FA2981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u w:val="single"/>
              </w:rPr>
            </w:pPr>
            <w:r w:rsidRPr="00384558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u w:val="single"/>
              </w:rPr>
              <w:t>EMB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Mild </w:t>
            </w:r>
            <w:r w:rsidR="00D0352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v</w:t>
            </w: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sion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5C3693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ffice or outpatient visit for established patient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5567A1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Eye exam for a new patient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5567A1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ffice or outpatient visit for established patient (nurse)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Moderate </w:t>
            </w:r>
            <w:r w:rsidR="00D0352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v</w:t>
            </w: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sion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5C3693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ffice or outpatient visit for established patient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5567A1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Eye exam for a new patient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5567A1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ffice or outpatient visit for established patient (nurse)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6A6FA0" w:rsidRPr="00281BFA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6A6FA0" w:rsidRPr="00384558" w:rsidTr="0074349D">
        <w:trPr>
          <w:trHeight w:val="315"/>
        </w:trPr>
        <w:tc>
          <w:tcPr>
            <w:tcW w:w="7215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6A6FA0" w:rsidRPr="00384558" w:rsidRDefault="00FA2981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u w:val="single"/>
              </w:rPr>
            </w:pPr>
            <w:r w:rsidRPr="00384558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u w:val="single"/>
              </w:rPr>
              <w:t>PZA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D0352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Mild </w:t>
            </w:r>
            <w:r w:rsidR="00D0352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</w:t>
            </w: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epatitis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5C3693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ffice or outpatient visit for established patient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FC6CFC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epatic function panel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5567A1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ffice or outpatient visit for established patient (nurse)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D0352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Moderate </w:t>
            </w:r>
            <w:r w:rsidR="00D0352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</w:t>
            </w: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epatitis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5C3693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ffice or outpatient visit for established patient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FC6CFC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epatic function panel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5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lastRenderedPageBreak/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2413EB" w:rsidP="002413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cute h</w:t>
            </w:r>
            <w:r w:rsidR="006A6FA0"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epatitis panel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5567A1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ffice or outpatient visit for established patient (nurse)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Severe </w:t>
            </w:r>
            <w:r w:rsidR="00D0352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</w:t>
            </w: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epatitis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Liver transplant</w:t>
            </w:r>
            <w:r w:rsidR="009037F5"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tion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Mild </w:t>
            </w:r>
            <w:r w:rsidR="00D0352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</w:t>
            </w: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her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5C3693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ffice or outpatient visit for established patient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FC6CFC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epatic function panel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D03529" w:rsidP="00D0352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U</w:t>
            </w:r>
            <w:r w:rsidR="006A6FA0"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ic acid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Complete </w:t>
            </w:r>
            <w:r w:rsidR="00D03529"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</w:t>
            </w: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lood </w:t>
            </w:r>
            <w:r w:rsidR="00D03529"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</w:t>
            </w: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unt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5567A1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ffice or outpatient visit for established patient (nurse)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opical cream for rash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Moderate </w:t>
            </w:r>
            <w:r w:rsidR="00D0352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</w:t>
            </w: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her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5C3693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ffice or outpatient visit for established patient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FC6CFC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epatic function panel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5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FC6CFC" w:rsidP="00FC6CF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U</w:t>
            </w:r>
            <w:r w:rsidR="006A6FA0"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ric acid 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Complete </w:t>
            </w:r>
            <w:r w:rsidR="00D03529"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l</w:t>
            </w: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ood </w:t>
            </w:r>
            <w:r w:rsidR="00D03529"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</w:t>
            </w: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unt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5567A1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ffice or outpatient visit for established patient (nurse)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6A6FA0" w:rsidRPr="00281BFA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6A6FA0" w:rsidRPr="00384558" w:rsidTr="0074349D">
        <w:trPr>
          <w:trHeight w:val="315"/>
        </w:trPr>
        <w:tc>
          <w:tcPr>
            <w:tcW w:w="7215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6A6FA0" w:rsidRPr="00384558" w:rsidRDefault="00145CA4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u w:val="single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u w:val="single"/>
              </w:rPr>
              <w:t>AMK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Mild </w:t>
            </w:r>
            <w:r w:rsidR="00D0352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</w:t>
            </w: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ephrotoxicity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5C3693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ffice or outpatient visit for established patient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5C3693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Comprehensive </w:t>
            </w:r>
            <w:r w:rsidR="00D03529"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etabolic panel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5567A1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ffice or outpatient visit for established patient (nurse)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Moderate </w:t>
            </w:r>
            <w:r w:rsidR="00D0352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</w:t>
            </w: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ephrotoxicity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5C3693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ffice or outpatient visit for established patient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5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5C3693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Comprehensive </w:t>
            </w:r>
            <w:r w:rsidR="00D03529"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etabolic panel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.5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D03529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herapeutic drug monitoring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5567A1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ffice or outpatient visit for established patient (nurse)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Severe </w:t>
            </w:r>
            <w:r w:rsidR="00D0352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</w:t>
            </w: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ephrotoxicity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5C3693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ffice or outpatient visit for established patient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.5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5C3693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Comprehensive </w:t>
            </w:r>
            <w:r w:rsidR="00D03529"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etabolic panel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.5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2D5343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ffice consultation (nephrology)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emodialysis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0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5567A1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B inpatient hospital day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Mild </w:t>
            </w:r>
            <w:r w:rsidR="00D0352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</w:t>
            </w: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earing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5C3693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Office or outpatient visit for </w:t>
            </w: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lastRenderedPageBreak/>
              <w:t>established patient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lastRenderedPageBreak/>
              <w:t>2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lastRenderedPageBreak/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udiogram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5567A1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ffice or outpatient visit for established patient (nurse)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Moderate </w:t>
            </w:r>
            <w:r w:rsidR="00D0352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</w:t>
            </w: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earing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5C3693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ffice or outpatient visit for established patient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5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udiogram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5C3693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Comprehensive </w:t>
            </w:r>
            <w:r w:rsidR="00D03529"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etabolic panel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5567A1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ffice or outpatient visit for established patient (nurse)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Mild </w:t>
            </w:r>
            <w:r w:rsidR="00D0352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</w:t>
            </w: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her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5C3693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ffice or outpatient visit for established patient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udiogram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5567A1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ffice or outpatient visit for established patient (nurse)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Moderate </w:t>
            </w:r>
            <w:r w:rsidR="00D0352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</w:t>
            </w: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her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5C3693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ffice or outpatient visit for established patient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5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6A6FA0" w:rsidP="00FC6CF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Audiogram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5C3693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Comprehensive </w:t>
            </w:r>
            <w:r w:rsidR="00D03529"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etabolic panel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5567A1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ffice or outpatient visit for established patient (nurse)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6A6FA0" w:rsidRPr="00281BFA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6A6FA0" w:rsidRPr="00384558" w:rsidTr="0074349D">
        <w:trPr>
          <w:trHeight w:val="315"/>
        </w:trPr>
        <w:tc>
          <w:tcPr>
            <w:tcW w:w="7215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6A6FA0" w:rsidRPr="00384558" w:rsidRDefault="00F22A62" w:rsidP="00145CA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u w:val="single"/>
              </w:rPr>
            </w:pPr>
            <w:r w:rsidRPr="00384558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u w:val="single"/>
              </w:rPr>
              <w:t>M</w:t>
            </w:r>
            <w:r w:rsidR="00145CA4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u w:val="single"/>
              </w:rPr>
              <w:t>FX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Mild </w:t>
            </w:r>
            <w:proofErr w:type="spellStart"/>
            <w:r w:rsidR="00D0352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</w:t>
            </w: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endinopathy</w:t>
            </w:r>
            <w:proofErr w:type="spellEnd"/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5C3693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ffice or outpatient visit for established patient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5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FC6CFC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epatic function panel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5C3693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Comprehensive </w:t>
            </w:r>
            <w:r w:rsidR="00D03529"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etabolic panel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5567A1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ffice or outpatient visit for established patient (nurse)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rescription for non-</w:t>
            </w:r>
            <w:proofErr w:type="spellStart"/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teriodal</w:t>
            </w:r>
            <w:proofErr w:type="spellEnd"/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anti-inflammatory medication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Moderate </w:t>
            </w:r>
            <w:proofErr w:type="spellStart"/>
            <w:r w:rsidR="00D0352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</w:t>
            </w: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endinopathy</w:t>
            </w:r>
            <w:proofErr w:type="spellEnd"/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5C3693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ffice or outpatient visit for established patient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.5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FC6CFC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epatic function panel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spirate joint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5C3693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Comprehensive </w:t>
            </w:r>
            <w:r w:rsidR="00D03529"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etabolic panel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Complete </w:t>
            </w:r>
            <w:r w:rsidR="00FC6CFC"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</w:t>
            </w: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lood </w:t>
            </w:r>
            <w:r w:rsidR="00FC6CFC"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</w:t>
            </w: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unt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FC6CFC" w:rsidP="00FC6CF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U</w:t>
            </w:r>
            <w:r w:rsidR="006A6FA0"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ric acid 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5567A1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ffice consultation (rheumatology)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nkle MRI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5567A1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ffice or outpatient visit for established patient (nurse)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lastRenderedPageBreak/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5567A1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hysical therapy evaluation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Mild </w:t>
            </w:r>
            <w:r w:rsidR="00D0352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</w:t>
            </w: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her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5C3693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ffice or outpatient visit for established patient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FC6CFC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epatic function panel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5567A1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ffice or outpatient visit for established patient (nurse)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Moderate </w:t>
            </w:r>
            <w:r w:rsidR="00D0352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</w:t>
            </w: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her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5C3693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ffice or outpatient visit for established patient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FC6CFC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epatic function panel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5C3693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Comprehensive </w:t>
            </w:r>
            <w:r w:rsidR="00D03529"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etabolic panel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nkle MRI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5567A1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ffice or outpatient visit for established patient (nurse)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D03529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outine ECG with at least 12 leads; with interpretation and report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Severe </w:t>
            </w:r>
            <w:r w:rsidR="00D0352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</w:t>
            </w: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her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5C3693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ffice or outpatient visit for established patient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5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FC6CFC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epatic function panel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6D6F9D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Electrolyte </w:t>
            </w:r>
            <w:r w:rsidR="006A6FA0"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anel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nkle Magnetic resonance imaging (MRI)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6A6FA0" w:rsidP="006D6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Ankle </w:t>
            </w:r>
            <w:r w:rsidR="006D6F9D"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adiograph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5567A1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ffice or outpatient visit for established patient (nurse)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D6F9D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outine ECG with at least 12 leads; with interpretation and report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2D5343" w:rsidP="002D534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ffice consultation (s</w:t>
            </w:r>
            <w:r w:rsidR="006A6FA0"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urg</w:t>
            </w: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ery)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5567A1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B inpatient hospital day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6A6FA0" w:rsidRPr="00281BFA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6A6FA0" w:rsidRPr="00384558" w:rsidTr="0074349D">
        <w:trPr>
          <w:trHeight w:val="315"/>
        </w:trPr>
        <w:tc>
          <w:tcPr>
            <w:tcW w:w="7215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6A6FA0" w:rsidRPr="00384558" w:rsidRDefault="00FA2981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u w:val="single"/>
              </w:rPr>
            </w:pPr>
            <w:r w:rsidRPr="00384558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u w:val="single"/>
              </w:rPr>
              <w:t>LNZ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Mild </w:t>
            </w:r>
            <w:r w:rsidR="00D0352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</w:t>
            </w: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europathy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5C3693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ffice or outpatient visit for established patient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FC6CF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Complete </w:t>
            </w:r>
            <w:r w:rsidR="00FC6CFC"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</w:t>
            </w: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lood </w:t>
            </w:r>
            <w:r w:rsidR="005C3693"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</w:t>
            </w: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unt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5567A1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ffice or outpatient visit for established patient (nurse)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FC6CFC" w:rsidP="00FC6CF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E</w:t>
            </w:r>
            <w:r w:rsidR="006A6FA0"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lectrolyte</w:t>
            </w: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panel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Moderate </w:t>
            </w:r>
            <w:r w:rsidR="00D0352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</w:t>
            </w: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europathy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5C3693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ffice or outpatient visit for established patient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5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Complete </w:t>
            </w:r>
            <w:r w:rsidR="00FC6CFC"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</w:t>
            </w: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lood </w:t>
            </w:r>
            <w:r w:rsidR="00FC6CFC"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</w:t>
            </w: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unt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5567A1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ffice or outpatient visit for established patient (nurse)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lastRenderedPageBreak/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FC6CFC" w:rsidP="00FC6CF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E</w:t>
            </w:r>
            <w:r w:rsidR="006A6FA0"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lectrolytes</w:t>
            </w: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panel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Severe </w:t>
            </w:r>
            <w:r w:rsidR="00D0352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</w:t>
            </w: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europathy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5C3693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ffice or outpatient visit for established patient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5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Complete </w:t>
            </w:r>
            <w:r w:rsidR="00FC6CFC"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</w:t>
            </w: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lood </w:t>
            </w:r>
            <w:r w:rsidR="00FC6CFC"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</w:t>
            </w: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unt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5567A1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ffice or outpatient visit for established patient (nurse)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FC6CFC" w:rsidP="00FC6CF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E</w:t>
            </w:r>
            <w:r w:rsidR="006A6FA0"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lectrolyte</w:t>
            </w: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panel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Mild </w:t>
            </w:r>
            <w:proofErr w:type="spellStart"/>
            <w:r w:rsidR="00D0352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</w:t>
            </w: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yelosuppresion</w:t>
            </w:r>
            <w:proofErr w:type="spellEnd"/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5C3693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ffice or outpatient visit for established patient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D0352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Complete </w:t>
            </w:r>
            <w:r w:rsidR="00D03529"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</w:t>
            </w: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lood </w:t>
            </w:r>
            <w:r w:rsidR="00D03529"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</w:t>
            </w: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unt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5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5567A1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ffice or outpatient visit for established patient (nurse)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FC6CFC" w:rsidP="00FC6CF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E</w:t>
            </w:r>
            <w:r w:rsidR="006A6FA0"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lectrolyte</w:t>
            </w: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panel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Moderate </w:t>
            </w:r>
            <w:proofErr w:type="spellStart"/>
            <w:r w:rsidR="00D0352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</w:t>
            </w: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yelosuppresion</w:t>
            </w:r>
            <w:proofErr w:type="spellEnd"/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5C3693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ffice or outpatient visit for established patient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Complete </w:t>
            </w:r>
            <w:r w:rsidR="00D03529"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</w:t>
            </w: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lood </w:t>
            </w:r>
            <w:r w:rsidR="00D03529"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</w:t>
            </w: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unt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.5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5567A1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ffice or outpatient visit for established patient (nurse)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FC6CFC" w:rsidP="00FC6CF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E</w:t>
            </w:r>
            <w:r w:rsidR="006A6FA0"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lectrolyte</w:t>
            </w: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panel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Severe </w:t>
            </w:r>
            <w:proofErr w:type="spellStart"/>
            <w:r w:rsidR="00D0352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</w:t>
            </w: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yelosuppresion</w:t>
            </w:r>
            <w:proofErr w:type="spellEnd"/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5C3693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ffice or outpatient visit for established patient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Complete </w:t>
            </w:r>
            <w:r w:rsidR="00D03529"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</w:t>
            </w: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lood </w:t>
            </w:r>
            <w:r w:rsidR="00D03529"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</w:t>
            </w: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unt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.5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5567A1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B inpatient hospital day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FC6CFC" w:rsidP="00FC6CF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E</w:t>
            </w:r>
            <w:r w:rsidR="006A6FA0"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lectrolyte</w:t>
            </w: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panel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Mild </w:t>
            </w:r>
            <w:r w:rsidR="00D0352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v</w:t>
            </w: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sion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5C3693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ffice or outpatient visit for established patient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5567A1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Eye exam for a new patient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5567A1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ffice or outpatient visit for established patient (nurse)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Moderate </w:t>
            </w:r>
            <w:r w:rsidR="00D0352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v</w:t>
            </w: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sion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5C3693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ffice or outpatient visit for established patient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5567A1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Eye exam for a new patient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5567A1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ffice or outpatient visit for established patient (nurse)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6A6FA0" w:rsidRPr="00281BFA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6A6FA0" w:rsidRPr="00384558" w:rsidTr="0074349D">
        <w:trPr>
          <w:trHeight w:val="315"/>
        </w:trPr>
        <w:tc>
          <w:tcPr>
            <w:tcW w:w="7215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6A6FA0" w:rsidRPr="00384558" w:rsidRDefault="00D03529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u w:val="single"/>
              </w:rPr>
            </w:pPr>
            <w:r w:rsidRPr="00384558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u w:val="single"/>
              </w:rPr>
              <w:t>PAS</w:t>
            </w:r>
          </w:p>
        </w:tc>
      </w:tr>
      <w:tr w:rsidR="00593B8D" w:rsidRPr="00384558" w:rsidTr="00585AAB">
        <w:trPr>
          <w:gridAfter w:val="3"/>
          <w:wAfter w:w="3338" w:type="dxa"/>
          <w:trHeight w:val="315"/>
        </w:trPr>
        <w:tc>
          <w:tcPr>
            <w:tcW w:w="3877" w:type="dxa"/>
            <w:gridSpan w:val="2"/>
            <w:tcBorders>
              <w:top w:val="nil"/>
              <w:left w:val="nil"/>
              <w:bottom w:val="nil"/>
            </w:tcBorders>
            <w:shd w:val="clear" w:color="000000" w:fill="FFFFFF"/>
            <w:noWrap/>
            <w:vAlign w:val="bottom"/>
            <w:hideMark/>
          </w:tcPr>
          <w:p w:rsidR="00593B8D" w:rsidRPr="00384558" w:rsidRDefault="00593B8D" w:rsidP="00593B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ild gastrointestinal symptoms 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5C3693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ffice or outpatient visit for established patient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FC6CFC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epatic function panel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5567A1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ffice or outpatient visit for established patient (nurse)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lastRenderedPageBreak/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647FC5" w:rsidRDefault="00FC6CFC" w:rsidP="00FC6CF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E</w:t>
            </w:r>
            <w:r w:rsidR="006A6FA0"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lectrolyte</w:t>
            </w: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panel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</w:tr>
      <w:tr w:rsidR="00593B8D" w:rsidRPr="00384558" w:rsidTr="00593B8D">
        <w:trPr>
          <w:gridAfter w:val="2"/>
          <w:wAfter w:w="2970" w:type="dxa"/>
          <w:trHeight w:val="315"/>
        </w:trPr>
        <w:tc>
          <w:tcPr>
            <w:tcW w:w="4245" w:type="dxa"/>
            <w:gridSpan w:val="3"/>
            <w:tcBorders>
              <w:top w:val="nil"/>
              <w:left w:val="nil"/>
              <w:bottom w:val="nil"/>
            </w:tcBorders>
            <w:shd w:val="clear" w:color="000000" w:fill="FFFFFF"/>
            <w:noWrap/>
            <w:vAlign w:val="bottom"/>
            <w:hideMark/>
          </w:tcPr>
          <w:p w:rsidR="00593B8D" w:rsidRPr="00384558" w:rsidRDefault="00593B8D" w:rsidP="00593B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oderate gastrointestinal symptoms 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5C3693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ffice or outpatient visit for establ</w:t>
            </w: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shed patient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FC6CFC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epatic function panel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5567A1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ffice or outpatient visit for established patient (nurse)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647FC5" w:rsidRDefault="00FC6CFC" w:rsidP="00FC6CF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E</w:t>
            </w:r>
            <w:r w:rsidR="006A6FA0"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lectrolyte</w:t>
            </w: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panel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</w:tr>
      <w:tr w:rsidR="00593B8D" w:rsidRPr="00384558" w:rsidTr="00585AAB">
        <w:trPr>
          <w:gridAfter w:val="3"/>
          <w:wAfter w:w="3338" w:type="dxa"/>
          <w:trHeight w:val="315"/>
        </w:trPr>
        <w:tc>
          <w:tcPr>
            <w:tcW w:w="3877" w:type="dxa"/>
            <w:gridSpan w:val="2"/>
            <w:tcBorders>
              <w:top w:val="nil"/>
              <w:left w:val="nil"/>
              <w:bottom w:val="nil"/>
            </w:tcBorders>
            <w:shd w:val="clear" w:color="000000" w:fill="FFFFFF"/>
            <w:noWrap/>
            <w:vAlign w:val="bottom"/>
            <w:hideMark/>
          </w:tcPr>
          <w:p w:rsidR="00593B8D" w:rsidRPr="00384558" w:rsidRDefault="00593B8D" w:rsidP="00593B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evere gastrointestinal symptoms 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5C3693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ffice or outpatient visit for established patient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5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FC6CFC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epatic function panel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5567A1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ffice or outpatient visit for established patient (nurse)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5567A1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B inpatient hospital day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647FC5" w:rsidRDefault="00FC6CFC" w:rsidP="00FC6CF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E</w:t>
            </w:r>
            <w:r w:rsidR="006A6FA0"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lectrolyte</w:t>
            </w: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panel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5</w:t>
            </w:r>
          </w:p>
        </w:tc>
      </w:tr>
      <w:tr w:rsidR="006A6FA0" w:rsidRPr="00384558" w:rsidTr="0074349D">
        <w:trPr>
          <w:gridAfter w:val="3"/>
          <w:wAfter w:w="3338" w:type="dxa"/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D0352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Mild </w:t>
            </w:r>
            <w:r w:rsidR="00D0352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</w:t>
            </w: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ypothyroidism</w:t>
            </w:r>
          </w:p>
        </w:tc>
        <w:tc>
          <w:tcPr>
            <w:tcW w:w="112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5C3693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ffice or outpatient visit for established patient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5567A1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ffice or outpatient visit for established patient (nurse)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</w:tr>
      <w:tr w:rsidR="006A6FA0" w:rsidRPr="00384558" w:rsidTr="0074349D">
        <w:trPr>
          <w:gridAfter w:val="3"/>
          <w:wAfter w:w="3338" w:type="dxa"/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Mild </w:t>
            </w:r>
            <w:r w:rsidR="00D0352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</w:t>
            </w: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epatitis</w:t>
            </w:r>
          </w:p>
        </w:tc>
        <w:tc>
          <w:tcPr>
            <w:tcW w:w="112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5C3693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ffice or outpatient visit for established patient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FC6CFC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epatic function panel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5567A1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ffice or outpatient visit for established patient (nurse)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</w:tr>
      <w:tr w:rsidR="006A6FA0" w:rsidRPr="00384558" w:rsidTr="0074349D">
        <w:trPr>
          <w:gridAfter w:val="3"/>
          <w:wAfter w:w="3338" w:type="dxa"/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D0352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Moderate </w:t>
            </w:r>
            <w:r w:rsidR="00D0352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</w:t>
            </w: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epatitis</w:t>
            </w:r>
          </w:p>
        </w:tc>
        <w:tc>
          <w:tcPr>
            <w:tcW w:w="112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5C3693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ffice or outpatient visit for established patient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647FC5" w:rsidRDefault="00FC6CFC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epatic function panel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5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2413EB" w:rsidP="002413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cute h</w:t>
            </w:r>
            <w:r w:rsidR="006A6FA0"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epatitis panel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5567A1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ffice or outpatient visit for established patient (nurse)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</w:tr>
      <w:tr w:rsidR="006A6FA0" w:rsidRPr="00384558" w:rsidTr="0074349D">
        <w:trPr>
          <w:gridAfter w:val="3"/>
          <w:wAfter w:w="3338" w:type="dxa"/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D0352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Severe </w:t>
            </w:r>
            <w:r w:rsidR="00D0352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</w:t>
            </w: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epatitis</w:t>
            </w:r>
          </w:p>
        </w:tc>
        <w:tc>
          <w:tcPr>
            <w:tcW w:w="112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5567A1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Liver transplantation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6A6FA0" w:rsidRPr="00281BFA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6A6FA0" w:rsidRPr="00384558" w:rsidTr="0074349D">
        <w:trPr>
          <w:trHeight w:val="315"/>
        </w:trPr>
        <w:tc>
          <w:tcPr>
            <w:tcW w:w="7215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6A6FA0" w:rsidRPr="00384558" w:rsidRDefault="00FA2981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u w:val="single"/>
              </w:rPr>
              <w:t>CS</w:t>
            </w:r>
          </w:p>
        </w:tc>
      </w:tr>
      <w:tr w:rsidR="00593B8D" w:rsidRPr="00384558" w:rsidTr="00585AAB">
        <w:trPr>
          <w:trHeight w:val="315"/>
        </w:trPr>
        <w:tc>
          <w:tcPr>
            <w:tcW w:w="7215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593B8D" w:rsidRPr="00384558" w:rsidRDefault="00593B8D" w:rsidP="00593B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ild central nervous system symptoms 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5C3693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ffice or outpatient visit for established pati</w:t>
            </w: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ent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5567A1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ffice or outpatient visit for established patient (nurse)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647FC5" w:rsidRDefault="00D03529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herapeutic drug monitoring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</w:tr>
      <w:tr w:rsidR="00593B8D" w:rsidRPr="00384558" w:rsidTr="00585AAB">
        <w:trPr>
          <w:trHeight w:val="315"/>
        </w:trPr>
        <w:tc>
          <w:tcPr>
            <w:tcW w:w="7215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593B8D" w:rsidRPr="00384558" w:rsidRDefault="00593B8D" w:rsidP="00593B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oderate central nervous system symptoms </w:t>
            </w:r>
          </w:p>
        </w:tc>
      </w:tr>
      <w:tr w:rsidR="006A6FA0" w:rsidRPr="00384558" w:rsidTr="0074349D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5C3693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281B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ffice or outpatient visit for established patient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5</w:t>
            </w:r>
          </w:p>
        </w:tc>
      </w:tr>
      <w:tr w:rsidR="006A6FA0" w:rsidRPr="00384558" w:rsidTr="004C1B6A">
        <w:trPr>
          <w:trHeight w:val="315"/>
        </w:trPr>
        <w:tc>
          <w:tcPr>
            <w:tcW w:w="2752" w:type="dxa"/>
            <w:tcBorders>
              <w:top w:val="nil"/>
              <w:left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281BFA" w:rsidRDefault="005567A1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Office or outpatient visit for </w:t>
            </w: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lastRenderedPageBreak/>
              <w:t>established patient (nurse)</w:t>
            </w:r>
          </w:p>
        </w:tc>
        <w:tc>
          <w:tcPr>
            <w:tcW w:w="1626" w:type="dxa"/>
            <w:tcBorders>
              <w:top w:val="nil"/>
              <w:left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384558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8455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lastRenderedPageBreak/>
              <w:t>1</w:t>
            </w:r>
          </w:p>
        </w:tc>
      </w:tr>
      <w:tr w:rsidR="006A6FA0" w:rsidRPr="001C1BFC" w:rsidTr="004C1B6A">
        <w:trPr>
          <w:trHeight w:val="315"/>
        </w:trPr>
        <w:tc>
          <w:tcPr>
            <w:tcW w:w="275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lastRenderedPageBreak/>
              <w:t> </w:t>
            </w:r>
          </w:p>
        </w:tc>
        <w:tc>
          <w:tcPr>
            <w:tcW w:w="2837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D03529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E3BA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Therapeutic 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drug m</w:t>
            </w:r>
            <w:r w:rsidRPr="00EE3BA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nitoring</w:t>
            </w:r>
          </w:p>
        </w:tc>
        <w:tc>
          <w:tcPr>
            <w:tcW w:w="162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6A6FA0" w:rsidRPr="001C1BFC" w:rsidRDefault="006A6FA0" w:rsidP="0067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</w:tr>
      <w:tr w:rsidR="004C1B6A" w:rsidRPr="001C1BFC" w:rsidTr="004C1B6A">
        <w:trPr>
          <w:trHeight w:val="315"/>
        </w:trPr>
        <w:tc>
          <w:tcPr>
            <w:tcW w:w="7215" w:type="dxa"/>
            <w:gridSpan w:val="5"/>
            <w:tcBorders>
              <w:top w:val="single" w:sz="4" w:space="0" w:color="auto"/>
              <w:left w:val="nil"/>
              <w:bottom w:val="nil"/>
            </w:tcBorders>
            <w:shd w:val="clear" w:color="000000" w:fill="FFFFFF"/>
            <w:noWrap/>
            <w:vAlign w:val="bottom"/>
          </w:tcPr>
          <w:p w:rsidR="004C1B6A" w:rsidRDefault="004C1B6A" w:rsidP="00CA7866">
            <w:pPr>
              <w:pStyle w:val="ListParagraph"/>
              <w:numPr>
                <w:ilvl w:val="0"/>
                <w:numId w:val="16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C1BF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Treatment regimens were based on literature and consultations with TB treatment experts. </w:t>
            </w:r>
            <w:r w:rsidRPr="001C1BF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begin">
                <w:fldData xml:space="preserve">PEVuZE5vdGU+PENpdGU+PEF1dGhvcj5QcmV2ZW50aW9uPC9BdXRob3I+PFllYXI+MjAwMzwvWWVh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</w:fldData>
              </w:fldChar>
            </w:r>
            <w:r w:rsidR="0077615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instrText xml:space="preserve"> ADDIN EN.CITE </w:instrText>
            </w:r>
            <w:r w:rsidR="0077615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begin">
                <w:fldData xml:space="preserve">PEVuZE5vdGU+PENpdGU+PEF1dGhvcj5QcmV2ZW50aW9uPC9BdXRob3I+PFllYXI+MjAwMzwvWWVh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</w:fldData>
              </w:fldChar>
            </w:r>
            <w:r w:rsidR="0077615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instrText xml:space="preserve"> ADDIN EN.CITE.DATA </w:instrText>
            </w:r>
            <w:r w:rsidR="0077615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r>
            <w:r w:rsidR="0077615B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end"/>
            </w:r>
            <w:r w:rsidRPr="001C1BF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separate"/>
            </w:r>
            <w:r w:rsidR="0077615B">
              <w:rPr>
                <w:rFonts w:ascii="Times New Roman" w:eastAsia="Times New Roman" w:hAnsi="Times New Roman" w:cs="Times New Roman"/>
                <w:noProof/>
                <w:color w:val="000000"/>
                <w:sz w:val="16"/>
                <w:szCs w:val="16"/>
              </w:rPr>
              <w:t>[</w:t>
            </w:r>
            <w:hyperlink w:anchor="_ENREF_1" w:tooltip="Prevention, 2003 #88" w:history="1">
              <w:r w:rsidR="0077615B">
                <w:rPr>
                  <w:rFonts w:ascii="Times New Roman" w:eastAsia="Times New Roman" w:hAnsi="Times New Roman" w:cs="Times New Roman"/>
                  <w:noProof/>
                  <w:color w:val="000000"/>
                  <w:sz w:val="16"/>
                  <w:szCs w:val="16"/>
                </w:rPr>
                <w:t>1-3</w:t>
              </w:r>
            </w:hyperlink>
            <w:r w:rsidR="0077615B">
              <w:rPr>
                <w:rFonts w:ascii="Times New Roman" w:eastAsia="Times New Roman" w:hAnsi="Times New Roman" w:cs="Times New Roman"/>
                <w:noProof/>
                <w:color w:val="000000"/>
                <w:sz w:val="16"/>
                <w:szCs w:val="16"/>
              </w:rPr>
              <w:t xml:space="preserve">, </w:t>
            </w:r>
            <w:hyperlink w:anchor="_ENREF_5" w:tooltip="Hwang, 2013 #83" w:history="1">
              <w:r w:rsidR="0077615B">
                <w:rPr>
                  <w:rFonts w:ascii="Times New Roman" w:eastAsia="Times New Roman" w:hAnsi="Times New Roman" w:cs="Times New Roman"/>
                  <w:noProof/>
                  <w:color w:val="000000"/>
                  <w:sz w:val="16"/>
                  <w:szCs w:val="16"/>
                </w:rPr>
                <w:t>5</w:t>
              </w:r>
            </w:hyperlink>
            <w:r w:rsidR="0077615B">
              <w:rPr>
                <w:rFonts w:ascii="Times New Roman" w:eastAsia="Times New Roman" w:hAnsi="Times New Roman" w:cs="Times New Roman"/>
                <w:noProof/>
                <w:color w:val="000000"/>
                <w:sz w:val="16"/>
                <w:szCs w:val="16"/>
              </w:rPr>
              <w:t xml:space="preserve">, </w:t>
            </w:r>
            <w:hyperlink w:anchor="_ENREF_6" w:tooltip="Steele, 1988 #67" w:history="1">
              <w:r w:rsidR="0077615B">
                <w:rPr>
                  <w:rFonts w:ascii="Times New Roman" w:eastAsia="Times New Roman" w:hAnsi="Times New Roman" w:cs="Times New Roman"/>
                  <w:noProof/>
                  <w:color w:val="000000"/>
                  <w:sz w:val="16"/>
                  <w:szCs w:val="16"/>
                </w:rPr>
                <w:t>6</w:t>
              </w:r>
            </w:hyperlink>
            <w:r w:rsidR="0077615B">
              <w:rPr>
                <w:rFonts w:ascii="Times New Roman" w:eastAsia="Times New Roman" w:hAnsi="Times New Roman" w:cs="Times New Roman"/>
                <w:noProof/>
                <w:color w:val="000000"/>
                <w:sz w:val="16"/>
                <w:szCs w:val="16"/>
              </w:rPr>
              <w:t xml:space="preserve">, </w:t>
            </w:r>
            <w:hyperlink w:anchor="_ENREF_8" w:tooltip="Fox, 1999 #91" w:history="1">
              <w:r w:rsidR="0077615B">
                <w:rPr>
                  <w:rFonts w:ascii="Times New Roman" w:eastAsia="Times New Roman" w:hAnsi="Times New Roman" w:cs="Times New Roman"/>
                  <w:noProof/>
                  <w:color w:val="000000"/>
                  <w:sz w:val="16"/>
                  <w:szCs w:val="16"/>
                </w:rPr>
                <w:t>8</w:t>
              </w:r>
            </w:hyperlink>
            <w:r w:rsidR="0077615B">
              <w:rPr>
                <w:rFonts w:ascii="Times New Roman" w:eastAsia="Times New Roman" w:hAnsi="Times New Roman" w:cs="Times New Roman"/>
                <w:noProof/>
                <w:color w:val="000000"/>
                <w:sz w:val="16"/>
                <w:szCs w:val="16"/>
              </w:rPr>
              <w:t xml:space="preserve">, </w:t>
            </w:r>
            <w:hyperlink w:anchor="_ENREF_12" w:tooltip="Babu Swai, 1988 #76" w:history="1">
              <w:r w:rsidR="0077615B">
                <w:rPr>
                  <w:rFonts w:ascii="Times New Roman" w:eastAsia="Times New Roman" w:hAnsi="Times New Roman" w:cs="Times New Roman"/>
                  <w:noProof/>
                  <w:color w:val="000000"/>
                  <w:sz w:val="16"/>
                  <w:szCs w:val="16"/>
                </w:rPr>
                <w:t>12</w:t>
              </w:r>
            </w:hyperlink>
            <w:r w:rsidR="0077615B">
              <w:rPr>
                <w:rFonts w:ascii="Times New Roman" w:eastAsia="Times New Roman" w:hAnsi="Times New Roman" w:cs="Times New Roman"/>
                <w:noProof/>
                <w:color w:val="000000"/>
                <w:sz w:val="16"/>
                <w:szCs w:val="16"/>
              </w:rPr>
              <w:t xml:space="preserve">, </w:t>
            </w:r>
            <w:hyperlink w:anchor="_ENREF_13" w:tooltip="Peloquin, 2004 #72" w:history="1">
              <w:r w:rsidR="0077615B">
                <w:rPr>
                  <w:rFonts w:ascii="Times New Roman" w:eastAsia="Times New Roman" w:hAnsi="Times New Roman" w:cs="Times New Roman"/>
                  <w:noProof/>
                  <w:color w:val="000000"/>
                  <w:sz w:val="16"/>
                  <w:szCs w:val="16"/>
                </w:rPr>
                <w:t>13</w:t>
              </w:r>
            </w:hyperlink>
            <w:r w:rsidR="0077615B">
              <w:rPr>
                <w:rFonts w:ascii="Times New Roman" w:eastAsia="Times New Roman" w:hAnsi="Times New Roman" w:cs="Times New Roman"/>
                <w:noProof/>
                <w:color w:val="000000"/>
                <w:sz w:val="16"/>
                <w:szCs w:val="16"/>
              </w:rPr>
              <w:t>]</w:t>
            </w:r>
            <w:r w:rsidRPr="001C1BF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fldChar w:fldCharType="end"/>
            </w:r>
          </w:p>
          <w:p w:rsidR="00D03529" w:rsidRPr="001C1BFC" w:rsidRDefault="00145CA4" w:rsidP="00145CA4">
            <w:pPr>
              <w:pStyle w:val="ListParagraph"/>
              <w:numPr>
                <w:ilvl w:val="0"/>
                <w:numId w:val="16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145CA4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Drug abbreviations: INH - isoniazid, RIF - rifampin, PZA - </w:t>
            </w:r>
            <w:proofErr w:type="spellStart"/>
            <w:r w:rsidRPr="00145CA4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pryazinamide</w:t>
            </w:r>
            <w:proofErr w:type="spellEnd"/>
            <w:r w:rsidRPr="00145CA4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EMB - </w:t>
            </w:r>
            <w:proofErr w:type="spellStart"/>
            <w:r w:rsidRPr="00145CA4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ethambutol</w:t>
            </w:r>
            <w:proofErr w:type="spellEnd"/>
            <w:r w:rsidRPr="00145CA4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MFX - </w:t>
            </w:r>
            <w:proofErr w:type="spellStart"/>
            <w:r w:rsidRPr="00145CA4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moxifloxacin</w:t>
            </w:r>
            <w:proofErr w:type="spellEnd"/>
            <w:r w:rsidRPr="00145CA4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AMK - </w:t>
            </w:r>
            <w:proofErr w:type="spellStart"/>
            <w:r w:rsidRPr="00145CA4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amikacin</w:t>
            </w:r>
            <w:proofErr w:type="spellEnd"/>
            <w:r w:rsidRPr="00145CA4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, CS - CS, LNZ - linezolid, PAS – para-</w:t>
            </w:r>
            <w:proofErr w:type="spellStart"/>
            <w:r w:rsidRPr="00145CA4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aminosalicylic</w:t>
            </w:r>
            <w:proofErr w:type="spellEnd"/>
            <w:r w:rsidRPr="00145CA4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acid</w:t>
            </w:r>
          </w:p>
        </w:tc>
      </w:tr>
    </w:tbl>
    <w:p w:rsidR="006A6FA0" w:rsidRPr="001C1BFC" w:rsidRDefault="006A6FA0">
      <w:pPr>
        <w:rPr>
          <w:rFonts w:ascii="Times New Roman" w:hAnsi="Times New Roman" w:cs="Times New Roman"/>
          <w:b/>
        </w:rPr>
      </w:pPr>
    </w:p>
    <w:p w:rsidR="00054241" w:rsidRPr="001C1BFC" w:rsidRDefault="00054241">
      <w:pPr>
        <w:rPr>
          <w:rFonts w:ascii="Times New Roman" w:hAnsi="Times New Roman" w:cs="Times New Roman"/>
        </w:rPr>
      </w:pPr>
      <w:r w:rsidRPr="001C1BFC">
        <w:rPr>
          <w:rFonts w:ascii="Times New Roman" w:hAnsi="Times New Roman" w:cs="Times New Roman"/>
        </w:rPr>
        <w:br w:type="page"/>
      </w:r>
    </w:p>
    <w:p w:rsidR="00BC2A4E" w:rsidRPr="001C1BFC" w:rsidRDefault="00BC2A4E" w:rsidP="00BC2A4E">
      <w:pPr>
        <w:rPr>
          <w:rFonts w:ascii="Times New Roman" w:hAnsi="Times New Roman" w:cs="Times New Roman"/>
        </w:rPr>
      </w:pPr>
      <w:r w:rsidRPr="001C1BFC">
        <w:rPr>
          <w:rFonts w:ascii="Times New Roman" w:hAnsi="Times New Roman" w:cs="Times New Roman"/>
          <w:b/>
        </w:rPr>
        <w:lastRenderedPageBreak/>
        <w:t>References</w:t>
      </w:r>
    </w:p>
    <w:p w:rsidR="0077615B" w:rsidRPr="0077615B" w:rsidRDefault="006A0F60" w:rsidP="0077615B">
      <w:pPr>
        <w:pStyle w:val="EndNoteBibliography"/>
        <w:spacing w:after="0"/>
      </w:pPr>
      <w:r w:rsidRPr="001C1BFC">
        <w:rPr>
          <w:rFonts w:ascii="Times New Roman" w:hAnsi="Times New Roman" w:cs="Times New Roman"/>
        </w:rPr>
        <w:fldChar w:fldCharType="begin"/>
      </w:r>
      <w:r w:rsidRPr="001C1BFC">
        <w:rPr>
          <w:rFonts w:ascii="Times New Roman" w:hAnsi="Times New Roman" w:cs="Times New Roman"/>
        </w:rPr>
        <w:instrText xml:space="preserve"> ADDIN EN.REFLIST </w:instrText>
      </w:r>
      <w:r w:rsidRPr="001C1BFC">
        <w:rPr>
          <w:rFonts w:ascii="Times New Roman" w:hAnsi="Times New Roman" w:cs="Times New Roman"/>
        </w:rPr>
        <w:fldChar w:fldCharType="separate"/>
      </w:r>
      <w:bookmarkStart w:id="0" w:name="_ENREF_1"/>
      <w:r w:rsidR="0077615B" w:rsidRPr="0077615B">
        <w:t>1.</w:t>
      </w:r>
      <w:r w:rsidR="0077615B" w:rsidRPr="0077615B">
        <w:tab/>
      </w:r>
      <w:r w:rsidR="0077615B">
        <w:t xml:space="preserve">Centers for Disease Control and </w:t>
      </w:r>
      <w:r w:rsidR="0077615B" w:rsidRPr="0077615B">
        <w:t>Prevention. Treatment of Tuberculosis, American Thoracic Society, CDC, and Infectious Diseases Society of America. MMWR. 2003;52(RR-11).</w:t>
      </w:r>
      <w:bookmarkEnd w:id="0"/>
    </w:p>
    <w:p w:rsidR="0077615B" w:rsidRPr="0077615B" w:rsidRDefault="0077615B" w:rsidP="0077615B">
      <w:pPr>
        <w:pStyle w:val="EndNoteBibliography"/>
        <w:spacing w:after="0"/>
      </w:pPr>
      <w:bookmarkStart w:id="1" w:name="_ENREF_2"/>
      <w:r w:rsidRPr="0077615B">
        <w:t>2.</w:t>
      </w:r>
      <w:r w:rsidRPr="0077615B">
        <w:tab/>
      </w:r>
      <w:r>
        <w:t>Curry International Tuberculosis Center</w:t>
      </w:r>
      <w:r w:rsidRPr="0077615B">
        <w:t>. Tuberculosis Drug Information Guide. San Francisco: 2012.</w:t>
      </w:r>
      <w:bookmarkEnd w:id="1"/>
    </w:p>
    <w:p w:rsidR="0077615B" w:rsidRPr="0077615B" w:rsidRDefault="0077615B" w:rsidP="0077615B">
      <w:pPr>
        <w:pStyle w:val="EndNoteBibliography"/>
        <w:spacing w:after="0"/>
      </w:pPr>
      <w:bookmarkStart w:id="2" w:name="_ENREF_3"/>
      <w:r w:rsidRPr="0077615B">
        <w:t>3.</w:t>
      </w:r>
      <w:r w:rsidRPr="0077615B">
        <w:tab/>
        <w:t>Cattamanchi A, Dantes RB, Metcalfe JZ, Jarlsberg LG, Grinsdale J, Kawamura LM, et al. Clinical Characteristics and Treatment Outcomes of Patients with Isoniazid-Monoresistant Tuberculosis. Clinical Infectious Diseases. 2009;48(2):179-85. doi: 10.1086/595689.</w:t>
      </w:r>
      <w:bookmarkEnd w:id="2"/>
    </w:p>
    <w:p w:rsidR="0077615B" w:rsidRPr="0077615B" w:rsidRDefault="0077615B" w:rsidP="0077615B">
      <w:pPr>
        <w:pStyle w:val="EndNoteBibliography"/>
      </w:pPr>
      <w:bookmarkStart w:id="3" w:name="_ENREF_4"/>
      <w:r w:rsidRPr="0077615B">
        <w:t>4.</w:t>
      </w:r>
      <w:r w:rsidRPr="0077615B">
        <w:tab/>
        <w:t>Cox H, Ford N. Linezolid for the treatment of complicated drug-resistant tuberculosis: a systematic review and meta-analysis. Int J Tuberc Lung Dis. 2012;16(4):447-54. Epub 2012/02/14. doi: 10.5588/ijtld.11.0451</w:t>
      </w:r>
    </w:p>
    <w:p w:rsidR="0077615B" w:rsidRPr="0077615B" w:rsidRDefault="0077615B" w:rsidP="0077615B">
      <w:pPr>
        <w:pStyle w:val="EndNoteBibliography"/>
        <w:spacing w:after="0"/>
      </w:pPr>
      <w:r w:rsidRPr="0077615B">
        <w:t>0451 [pii]. PubMed PMID: 22325685.</w:t>
      </w:r>
      <w:bookmarkEnd w:id="3"/>
    </w:p>
    <w:p w:rsidR="0077615B" w:rsidRPr="0077615B" w:rsidRDefault="0077615B" w:rsidP="0077615B">
      <w:pPr>
        <w:pStyle w:val="EndNoteBibliography"/>
        <w:spacing w:after="0"/>
      </w:pPr>
      <w:bookmarkStart w:id="4" w:name="_ENREF_5"/>
      <w:r w:rsidRPr="0077615B">
        <w:t>5.</w:t>
      </w:r>
      <w:r w:rsidRPr="0077615B">
        <w:tab/>
        <w:t>Hwang TJ, Wares DF, Jafarov A, Jakubowiak W, Nunn P, Keshavjee S. Safety of cycloserine and terizidone for the treatment of drug-resistant tuberculosis: a meta-analysis [Review article]. The International Journal of Tuberculosis and Lung Disease. 2013;17(10):1257-66. doi: 10.5588/ijtld.12.0863.</w:t>
      </w:r>
      <w:bookmarkEnd w:id="4"/>
    </w:p>
    <w:p w:rsidR="0077615B" w:rsidRPr="0077615B" w:rsidRDefault="0077615B" w:rsidP="0077615B">
      <w:pPr>
        <w:pStyle w:val="EndNoteBibliography"/>
        <w:spacing w:after="0"/>
      </w:pPr>
      <w:bookmarkStart w:id="5" w:name="_ENREF_6"/>
      <w:r w:rsidRPr="0077615B">
        <w:t>6.</w:t>
      </w:r>
      <w:r w:rsidRPr="0077615B">
        <w:tab/>
        <w:t>Steele M, Des Prez R. The Role of Pyrazinamide in Tuberculosis Chemotherapy. Chest. 1988;94(4):845-50.</w:t>
      </w:r>
      <w:bookmarkEnd w:id="5"/>
    </w:p>
    <w:p w:rsidR="0077615B" w:rsidRPr="0077615B" w:rsidRDefault="0077615B" w:rsidP="0077615B">
      <w:pPr>
        <w:pStyle w:val="EndNoteBibliography"/>
        <w:spacing w:after="0"/>
      </w:pPr>
      <w:bookmarkStart w:id="6" w:name="_ENREF_7"/>
      <w:r w:rsidRPr="0077615B">
        <w:t>7.</w:t>
      </w:r>
      <w:r w:rsidRPr="0077615B">
        <w:tab/>
        <w:t>Sotgiu G, Centis R, D'Ambrosio L, Alffenaar J, Anger H, Caminero J, et al. Efficacy, safety and tolerability of linezolid containing regimens in treating MDR-TB and XDR-TB: systematic review and meta-analysis. European Respiratory Journal. 2012;40(6):1430-42.</w:t>
      </w:r>
      <w:bookmarkEnd w:id="6"/>
    </w:p>
    <w:p w:rsidR="0077615B" w:rsidRPr="0077615B" w:rsidRDefault="0077615B" w:rsidP="0077615B">
      <w:pPr>
        <w:pStyle w:val="EndNoteBibliography"/>
        <w:spacing w:after="0"/>
      </w:pPr>
      <w:bookmarkStart w:id="7" w:name="_ENREF_8"/>
      <w:r w:rsidRPr="0077615B">
        <w:t>8.</w:t>
      </w:r>
      <w:r w:rsidRPr="0077615B">
        <w:tab/>
        <w:t>Fox W, Ellard GA, Mitchison DA. Studies on the treatment of tuberculosis undertaken by the British Medical Research Council Tuberculosis Units, 1946&amp;#8211;1986, with relevant subsequent publications. The International Journal of Tuberculosis and Lung Disease. 1999;3(10):S231-S79.</w:t>
      </w:r>
      <w:bookmarkEnd w:id="7"/>
    </w:p>
    <w:p w:rsidR="0077615B" w:rsidRPr="0077615B" w:rsidRDefault="0077615B" w:rsidP="0077615B">
      <w:pPr>
        <w:pStyle w:val="EndNoteBibliography"/>
        <w:spacing w:after="0"/>
      </w:pPr>
      <w:bookmarkStart w:id="8" w:name="_ENREF_9"/>
      <w:r w:rsidRPr="0077615B">
        <w:t>9.</w:t>
      </w:r>
      <w:r w:rsidRPr="0077615B">
        <w:tab/>
        <w:t>Bastos ML, Hussain H, Weyer K, Garcia-Garcia L, Leimane V, Leung CC, et al. Treatment outcomes of patients with multidrug- and extensive drug-resistant tuberculosis according to drug susceptibility testing to first- and second-line drugs: an individual patient data meta-analysis. Clinical Infectious Diseases. 2014. doi: 10.1093/cid/ciu619.</w:t>
      </w:r>
      <w:bookmarkEnd w:id="8"/>
    </w:p>
    <w:p w:rsidR="0077615B" w:rsidRPr="0077615B" w:rsidRDefault="0077615B" w:rsidP="0077615B">
      <w:pPr>
        <w:pStyle w:val="EndNoteBibliography"/>
        <w:spacing w:after="0"/>
      </w:pPr>
      <w:bookmarkStart w:id="9" w:name="_ENREF_10"/>
      <w:r w:rsidRPr="0077615B">
        <w:t>10.</w:t>
      </w:r>
      <w:r w:rsidRPr="0077615B">
        <w:tab/>
        <w:t>Falzon D, Gandhi N, Migliori GB, Sotgiu G, Cox HS, Holtz TH, et al. Resistance to fluoroquinolones and second-line injectable drugs: impact on multidrug-resistant TB outcomes. European Respiratory Journal. 2013;42(1):156-68. doi: 10.1183/09031936.00134712.</w:t>
      </w:r>
      <w:bookmarkEnd w:id="9"/>
    </w:p>
    <w:p w:rsidR="0077615B" w:rsidRPr="0077615B" w:rsidRDefault="0077615B" w:rsidP="0077615B">
      <w:pPr>
        <w:pStyle w:val="EndNoteBibliography"/>
        <w:spacing w:after="0"/>
      </w:pPr>
      <w:bookmarkStart w:id="10" w:name="_ENREF_11"/>
      <w:r w:rsidRPr="0077615B">
        <w:t>11.</w:t>
      </w:r>
      <w:r w:rsidRPr="0077615B">
        <w:tab/>
        <w:t>Ahuja SD, Ashkin D, Avendano M, Banerjee R, Bauer M, Bayona JN, et al. Multidrug resistant pulmonary tuberculosis treatment regimens and patient outcomes: an individual patient data meta-analysis of 9,153 patients. PLoS Med. 2012;9(8):e1001300. Epub 2012 Aug 28.</w:t>
      </w:r>
      <w:bookmarkEnd w:id="10"/>
    </w:p>
    <w:p w:rsidR="0077615B" w:rsidRPr="0077615B" w:rsidRDefault="0077615B" w:rsidP="0077615B">
      <w:pPr>
        <w:pStyle w:val="EndNoteBibliography"/>
        <w:spacing w:after="0"/>
      </w:pPr>
      <w:bookmarkStart w:id="11" w:name="_ENREF_12"/>
      <w:r w:rsidRPr="0077615B">
        <w:t>12.</w:t>
      </w:r>
      <w:r w:rsidRPr="0077615B">
        <w:tab/>
        <w:t>Babu Swai O, Aluoch JA, Githui WA, Thiong'o R, Edwards EA, Darbyshire JH, et al. Controlled clinical trial of a regimen of two durations for the treatment of isoniazid resistant pulmonary tuberculosis. Tubercle. 1988;69(1):5-14. Epub 1988/03/01. PubMed PMID: 3051607.</w:t>
      </w:r>
      <w:bookmarkEnd w:id="11"/>
    </w:p>
    <w:p w:rsidR="0077615B" w:rsidRPr="0077615B" w:rsidRDefault="0077615B" w:rsidP="0077615B">
      <w:pPr>
        <w:pStyle w:val="EndNoteBibliography"/>
      </w:pPr>
      <w:bookmarkStart w:id="12" w:name="_ENREF_13"/>
      <w:r w:rsidRPr="0077615B">
        <w:lastRenderedPageBreak/>
        <w:t>13.</w:t>
      </w:r>
      <w:r w:rsidRPr="0077615B">
        <w:tab/>
        <w:t>Peloquin CA, Berning SE, Nitta AT, Simone PM, Goble M, Huitt GA, et al. Aminoglycoside Toxicity: Daily versus Thrice-Weekly Dosing for Treatment of Mycobacterial Diseases. Clinical Infectious Diseases. 2004;38(11):1538-44. doi: 10.1086/420742.</w:t>
      </w:r>
      <w:bookmarkEnd w:id="12"/>
    </w:p>
    <w:p w:rsidR="00A561C4" w:rsidRPr="001C1BFC" w:rsidRDefault="006A0F60" w:rsidP="00456F26">
      <w:pPr>
        <w:rPr>
          <w:rFonts w:ascii="Times New Roman" w:hAnsi="Times New Roman" w:cs="Times New Roman"/>
        </w:rPr>
      </w:pPr>
      <w:r w:rsidRPr="001C1BFC">
        <w:rPr>
          <w:rFonts w:ascii="Times New Roman" w:hAnsi="Times New Roman" w:cs="Times New Roman"/>
        </w:rPr>
        <w:fldChar w:fldCharType="end"/>
      </w:r>
      <w:bookmarkStart w:id="13" w:name="_GoBack"/>
      <w:bookmarkEnd w:id="13"/>
    </w:p>
    <w:sectPr w:rsidR="00A561C4" w:rsidRPr="001C1BFC">
      <w:footerReference w:type="default" r:id="rId8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133A98" w:rsidRDefault="00133A98" w:rsidP="0022711F">
      <w:pPr>
        <w:spacing w:after="0" w:line="240" w:lineRule="auto"/>
      </w:pPr>
      <w:r>
        <w:separator/>
      </w:r>
    </w:p>
  </w:endnote>
  <w:endnote w:type="continuationSeparator" w:id="0">
    <w:p w:rsidR="00133A98" w:rsidRDefault="00133A98" w:rsidP="0022711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rPr>
        <w:rFonts w:ascii="Times New Roman" w:hAnsi="Times New Roman" w:cs="Times New Roman"/>
        <w:sz w:val="22"/>
      </w:rPr>
      <w:id w:val="326180426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821D50" w:rsidRPr="001C1BFC" w:rsidRDefault="00821D50">
        <w:pPr>
          <w:pStyle w:val="Footer"/>
          <w:jc w:val="right"/>
          <w:rPr>
            <w:rFonts w:ascii="Times New Roman" w:hAnsi="Times New Roman" w:cs="Times New Roman"/>
            <w:sz w:val="22"/>
          </w:rPr>
        </w:pPr>
        <w:r w:rsidRPr="001C1BFC">
          <w:rPr>
            <w:rFonts w:ascii="Times New Roman" w:hAnsi="Times New Roman" w:cs="Times New Roman"/>
            <w:sz w:val="22"/>
          </w:rPr>
          <w:fldChar w:fldCharType="begin"/>
        </w:r>
        <w:r w:rsidRPr="001C1BFC">
          <w:rPr>
            <w:rFonts w:ascii="Times New Roman" w:hAnsi="Times New Roman" w:cs="Times New Roman"/>
            <w:sz w:val="22"/>
          </w:rPr>
          <w:instrText xml:space="preserve"> PAGE   \* MERGEFORMAT </w:instrText>
        </w:r>
        <w:r w:rsidRPr="001C1BFC">
          <w:rPr>
            <w:rFonts w:ascii="Times New Roman" w:hAnsi="Times New Roman" w:cs="Times New Roman"/>
            <w:sz w:val="22"/>
          </w:rPr>
          <w:fldChar w:fldCharType="separate"/>
        </w:r>
        <w:r w:rsidR="0077615B">
          <w:rPr>
            <w:rFonts w:ascii="Times New Roman" w:hAnsi="Times New Roman" w:cs="Times New Roman"/>
            <w:noProof/>
            <w:sz w:val="22"/>
          </w:rPr>
          <w:t>16</w:t>
        </w:r>
        <w:r w:rsidRPr="001C1BFC">
          <w:rPr>
            <w:rFonts w:ascii="Times New Roman" w:hAnsi="Times New Roman" w:cs="Times New Roman"/>
            <w:noProof/>
            <w:sz w:val="22"/>
          </w:rPr>
          <w:fldChar w:fldCharType="end"/>
        </w:r>
      </w:p>
    </w:sdtContent>
  </w:sdt>
  <w:p w:rsidR="00821D50" w:rsidRDefault="00821D50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133A98" w:rsidRDefault="00133A98" w:rsidP="0022711F">
      <w:pPr>
        <w:spacing w:after="0" w:line="240" w:lineRule="auto"/>
      </w:pPr>
      <w:r>
        <w:separator/>
      </w:r>
    </w:p>
  </w:footnote>
  <w:footnote w:type="continuationSeparator" w:id="0">
    <w:p w:rsidR="00133A98" w:rsidRDefault="00133A98" w:rsidP="0022711F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4D937D4"/>
    <w:multiLevelType w:val="hybridMultilevel"/>
    <w:tmpl w:val="D1622956"/>
    <w:lvl w:ilvl="0" w:tplc="1694AA54">
      <w:start w:val="8"/>
      <w:numFmt w:val="bullet"/>
      <w:lvlText w:val=""/>
      <w:lvlJc w:val="left"/>
      <w:pPr>
        <w:ind w:left="720" w:hanging="360"/>
      </w:pPr>
      <w:rPr>
        <w:rFonts w:ascii="Symbol" w:eastAsiaTheme="minorHAnsi" w:hAnsi="Symbo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11970C13"/>
    <w:multiLevelType w:val="hybridMultilevel"/>
    <w:tmpl w:val="D7F2FC88"/>
    <w:lvl w:ilvl="0" w:tplc="99D4D440">
      <w:start w:val="1"/>
      <w:numFmt w:val="lowerLetter"/>
      <w:lvlText w:val="%1."/>
      <w:lvlJc w:val="left"/>
      <w:pPr>
        <w:ind w:left="360" w:hanging="360"/>
      </w:pPr>
      <w:rPr>
        <w:rFonts w:hint="default"/>
        <w:sz w:val="20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">
    <w:nsid w:val="142167BB"/>
    <w:multiLevelType w:val="hybridMultilevel"/>
    <w:tmpl w:val="B7AA9AEA"/>
    <w:lvl w:ilvl="0" w:tplc="04090019">
      <w:start w:val="1"/>
      <w:numFmt w:val="lowerLetter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">
    <w:nsid w:val="1A555506"/>
    <w:multiLevelType w:val="hybridMultilevel"/>
    <w:tmpl w:val="0560ADCC"/>
    <w:lvl w:ilvl="0" w:tplc="04090017">
      <w:start w:val="1"/>
      <w:numFmt w:val="lowerLetter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">
    <w:nsid w:val="231B0303"/>
    <w:multiLevelType w:val="hybridMultilevel"/>
    <w:tmpl w:val="7980A888"/>
    <w:lvl w:ilvl="0" w:tplc="FE80008A">
      <w:start w:val="1"/>
      <w:numFmt w:val="lowerLetter"/>
      <w:lvlText w:val="%1."/>
      <w:lvlJc w:val="left"/>
      <w:pPr>
        <w:ind w:left="360" w:hanging="360"/>
      </w:pPr>
      <w:rPr>
        <w:rFonts w:ascii="Times New Roman" w:eastAsia="Times New Roman" w:hAnsi="Times New Roman"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">
    <w:nsid w:val="26E26C67"/>
    <w:multiLevelType w:val="hybridMultilevel"/>
    <w:tmpl w:val="B96607D0"/>
    <w:lvl w:ilvl="0" w:tplc="04090017">
      <w:start w:val="1"/>
      <w:numFmt w:val="lowerLetter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6">
    <w:nsid w:val="2A9673F6"/>
    <w:multiLevelType w:val="hybridMultilevel"/>
    <w:tmpl w:val="ED22F87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3D9D7814"/>
    <w:multiLevelType w:val="hybridMultilevel"/>
    <w:tmpl w:val="F3DA7EC0"/>
    <w:lvl w:ilvl="0" w:tplc="04090013">
      <w:start w:val="1"/>
      <w:numFmt w:val="upperRoman"/>
      <w:lvlText w:val="%1."/>
      <w:lvlJc w:val="right"/>
      <w:pPr>
        <w:ind w:left="1080" w:hanging="360"/>
      </w:p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8">
    <w:nsid w:val="3FAC6DB4"/>
    <w:multiLevelType w:val="hybridMultilevel"/>
    <w:tmpl w:val="4A286FDC"/>
    <w:lvl w:ilvl="0" w:tplc="DE588C42">
      <w:start w:val="1"/>
      <w:numFmt w:val="decimal"/>
      <w:lvlText w:val="%1."/>
      <w:lvlJc w:val="left"/>
      <w:pPr>
        <w:ind w:left="1080" w:hanging="360"/>
      </w:pPr>
      <w:rPr>
        <w:rFonts w:hint="default"/>
        <w:b w:val="0"/>
        <w:i w:val="0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9">
    <w:nsid w:val="414378F8"/>
    <w:multiLevelType w:val="hybridMultilevel"/>
    <w:tmpl w:val="F61C4216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41981FB6"/>
    <w:multiLevelType w:val="hybridMultilevel"/>
    <w:tmpl w:val="FA2E4E10"/>
    <w:lvl w:ilvl="0" w:tplc="04090013">
      <w:start w:val="1"/>
      <w:numFmt w:val="upperRoman"/>
      <w:lvlText w:val="%1."/>
      <w:lvlJc w:val="righ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4C023BC7"/>
    <w:multiLevelType w:val="hybridMultilevel"/>
    <w:tmpl w:val="6AC80356"/>
    <w:lvl w:ilvl="0" w:tplc="04090019">
      <w:start w:val="1"/>
      <w:numFmt w:val="lowerLetter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2">
    <w:nsid w:val="4E5848A3"/>
    <w:multiLevelType w:val="hybridMultilevel"/>
    <w:tmpl w:val="7980A888"/>
    <w:lvl w:ilvl="0" w:tplc="FE80008A">
      <w:start w:val="1"/>
      <w:numFmt w:val="lowerLetter"/>
      <w:lvlText w:val="%1."/>
      <w:lvlJc w:val="left"/>
      <w:pPr>
        <w:ind w:left="360" w:hanging="360"/>
      </w:pPr>
      <w:rPr>
        <w:rFonts w:ascii="Times New Roman" w:eastAsia="Times New Roman" w:hAnsi="Times New Roman"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3">
    <w:nsid w:val="51E45C3C"/>
    <w:multiLevelType w:val="hybridMultilevel"/>
    <w:tmpl w:val="97B818D6"/>
    <w:lvl w:ilvl="0" w:tplc="04090019">
      <w:start w:val="1"/>
      <w:numFmt w:val="lowerLetter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4">
    <w:nsid w:val="5F28459F"/>
    <w:multiLevelType w:val="hybridMultilevel"/>
    <w:tmpl w:val="8234915A"/>
    <w:lvl w:ilvl="0" w:tplc="65166B8E">
      <w:start w:val="1"/>
      <w:numFmt w:val="lowerLetter"/>
      <w:lvlText w:val="%1."/>
      <w:lvlJc w:val="left"/>
      <w:pPr>
        <w:ind w:left="360" w:hanging="360"/>
      </w:pPr>
      <w:rPr>
        <w:rFonts w:hint="default"/>
        <w:sz w:val="16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5">
    <w:nsid w:val="6564775B"/>
    <w:multiLevelType w:val="hybridMultilevel"/>
    <w:tmpl w:val="6A0CB59C"/>
    <w:lvl w:ilvl="0" w:tplc="AFAE3E08">
      <w:start w:val="1"/>
      <w:numFmt w:val="lowerLetter"/>
      <w:lvlText w:val="%1."/>
      <w:lvlJc w:val="left"/>
      <w:pPr>
        <w:ind w:left="360" w:hanging="360"/>
      </w:pPr>
      <w:rPr>
        <w:rFonts w:hint="default"/>
        <w:sz w:val="16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6">
    <w:nsid w:val="6E417A84"/>
    <w:multiLevelType w:val="hybridMultilevel"/>
    <w:tmpl w:val="ED043E72"/>
    <w:lvl w:ilvl="0" w:tplc="3C0616EE">
      <w:start w:val="8"/>
      <w:numFmt w:val="bullet"/>
      <w:lvlText w:val=""/>
      <w:lvlJc w:val="left"/>
      <w:pPr>
        <w:ind w:left="720" w:hanging="360"/>
      </w:pPr>
      <w:rPr>
        <w:rFonts w:ascii="Symbol" w:eastAsiaTheme="minorHAnsi" w:hAnsi="Symbo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>
    <w:nsid w:val="76601205"/>
    <w:multiLevelType w:val="hybridMultilevel"/>
    <w:tmpl w:val="1D7EEF28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7"/>
  </w:num>
  <w:num w:numId="2">
    <w:abstractNumId w:val="10"/>
  </w:num>
  <w:num w:numId="3">
    <w:abstractNumId w:val="8"/>
  </w:num>
  <w:num w:numId="4">
    <w:abstractNumId w:val="16"/>
  </w:num>
  <w:num w:numId="5">
    <w:abstractNumId w:val="0"/>
  </w:num>
  <w:num w:numId="6">
    <w:abstractNumId w:val="9"/>
  </w:num>
  <w:num w:numId="7">
    <w:abstractNumId w:val="15"/>
  </w:num>
  <w:num w:numId="8">
    <w:abstractNumId w:val="6"/>
  </w:num>
  <w:num w:numId="9">
    <w:abstractNumId w:val="3"/>
  </w:num>
  <w:num w:numId="10">
    <w:abstractNumId w:val="5"/>
  </w:num>
  <w:num w:numId="11">
    <w:abstractNumId w:val="17"/>
  </w:num>
  <w:num w:numId="12">
    <w:abstractNumId w:val="4"/>
  </w:num>
  <w:num w:numId="13">
    <w:abstractNumId w:val="14"/>
  </w:num>
  <w:num w:numId="14">
    <w:abstractNumId w:val="11"/>
  </w:num>
  <w:num w:numId="15">
    <w:abstractNumId w:val="2"/>
  </w:num>
  <w:num w:numId="16">
    <w:abstractNumId w:val="13"/>
  </w:num>
  <w:num w:numId="17">
    <w:abstractNumId w:val="12"/>
  </w:num>
  <w:num w:numId="18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PLoS One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p2dpprfv4xfdtyepw535s2sf9p5dtp909esx&quot;&gt;drug shortage&lt;record-ids&gt;&lt;item&gt;56&lt;/item&gt;&lt;item&gt;67&lt;/item&gt;&lt;item&gt;72&lt;/item&gt;&lt;item&gt;74&lt;/item&gt;&lt;item&gt;75&lt;/item&gt;&lt;item&gt;76&lt;/item&gt;&lt;/record-ids&gt;&lt;/item&gt;&lt;/Libraries&gt;"/>
  </w:docVars>
  <w:rsids>
    <w:rsidRoot w:val="00516D0E"/>
    <w:rsid w:val="000105FE"/>
    <w:rsid w:val="00022281"/>
    <w:rsid w:val="00032A16"/>
    <w:rsid w:val="00040A62"/>
    <w:rsid w:val="00041BEC"/>
    <w:rsid w:val="00054241"/>
    <w:rsid w:val="0005618A"/>
    <w:rsid w:val="00057EB8"/>
    <w:rsid w:val="00080A67"/>
    <w:rsid w:val="00086ABE"/>
    <w:rsid w:val="0008726C"/>
    <w:rsid w:val="00090B6D"/>
    <w:rsid w:val="000A6638"/>
    <w:rsid w:val="000B24AB"/>
    <w:rsid w:val="000C1875"/>
    <w:rsid w:val="000C430E"/>
    <w:rsid w:val="000D5808"/>
    <w:rsid w:val="000D6096"/>
    <w:rsid w:val="000E5FDE"/>
    <w:rsid w:val="000F0E58"/>
    <w:rsid w:val="000F6AC4"/>
    <w:rsid w:val="00100DF6"/>
    <w:rsid w:val="00112115"/>
    <w:rsid w:val="00114D4C"/>
    <w:rsid w:val="00122790"/>
    <w:rsid w:val="00122CC9"/>
    <w:rsid w:val="001246EB"/>
    <w:rsid w:val="00131834"/>
    <w:rsid w:val="00133A98"/>
    <w:rsid w:val="00145CA4"/>
    <w:rsid w:val="00152E3F"/>
    <w:rsid w:val="00157494"/>
    <w:rsid w:val="00161420"/>
    <w:rsid w:val="00184C3A"/>
    <w:rsid w:val="001A70C5"/>
    <w:rsid w:val="001A7651"/>
    <w:rsid w:val="001B0D62"/>
    <w:rsid w:val="001B4A35"/>
    <w:rsid w:val="001C1BFC"/>
    <w:rsid w:val="001C360B"/>
    <w:rsid w:val="001C47AB"/>
    <w:rsid w:val="001E06B1"/>
    <w:rsid w:val="001E5099"/>
    <w:rsid w:val="00201971"/>
    <w:rsid w:val="00223B75"/>
    <w:rsid w:val="0022711F"/>
    <w:rsid w:val="00235FF4"/>
    <w:rsid w:val="002413EB"/>
    <w:rsid w:val="00265135"/>
    <w:rsid w:val="00272FD8"/>
    <w:rsid w:val="00274B9B"/>
    <w:rsid w:val="00275B73"/>
    <w:rsid w:val="0028036C"/>
    <w:rsid w:val="00281BFA"/>
    <w:rsid w:val="00286A32"/>
    <w:rsid w:val="002933FB"/>
    <w:rsid w:val="00294147"/>
    <w:rsid w:val="002959D0"/>
    <w:rsid w:val="002A1A6E"/>
    <w:rsid w:val="002B198D"/>
    <w:rsid w:val="002C0F7F"/>
    <w:rsid w:val="002C6EDF"/>
    <w:rsid w:val="002D2FC5"/>
    <w:rsid w:val="002D5343"/>
    <w:rsid w:val="002E1E78"/>
    <w:rsid w:val="00300E74"/>
    <w:rsid w:val="003025E3"/>
    <w:rsid w:val="00305358"/>
    <w:rsid w:val="003155C3"/>
    <w:rsid w:val="00315C82"/>
    <w:rsid w:val="00316250"/>
    <w:rsid w:val="0032254E"/>
    <w:rsid w:val="003245E4"/>
    <w:rsid w:val="003302ED"/>
    <w:rsid w:val="003315C8"/>
    <w:rsid w:val="00342370"/>
    <w:rsid w:val="0036501F"/>
    <w:rsid w:val="00372440"/>
    <w:rsid w:val="003775F1"/>
    <w:rsid w:val="00384558"/>
    <w:rsid w:val="003A1169"/>
    <w:rsid w:val="003A2CAD"/>
    <w:rsid w:val="003B0512"/>
    <w:rsid w:val="003C0BF9"/>
    <w:rsid w:val="003D7ECB"/>
    <w:rsid w:val="003F04EA"/>
    <w:rsid w:val="003F06FF"/>
    <w:rsid w:val="003F07F6"/>
    <w:rsid w:val="003F2F84"/>
    <w:rsid w:val="003F3B7A"/>
    <w:rsid w:val="003F5B9C"/>
    <w:rsid w:val="00400ACD"/>
    <w:rsid w:val="00401742"/>
    <w:rsid w:val="00404569"/>
    <w:rsid w:val="004079FF"/>
    <w:rsid w:val="00412A08"/>
    <w:rsid w:val="00414894"/>
    <w:rsid w:val="00425305"/>
    <w:rsid w:val="004276F5"/>
    <w:rsid w:val="004339CA"/>
    <w:rsid w:val="00437FC4"/>
    <w:rsid w:val="00445483"/>
    <w:rsid w:val="0045022D"/>
    <w:rsid w:val="00450E24"/>
    <w:rsid w:val="00456F26"/>
    <w:rsid w:val="004629AB"/>
    <w:rsid w:val="004653ED"/>
    <w:rsid w:val="004725ED"/>
    <w:rsid w:val="0048180E"/>
    <w:rsid w:val="00496C5F"/>
    <w:rsid w:val="004A61AB"/>
    <w:rsid w:val="004B628A"/>
    <w:rsid w:val="004C1B6A"/>
    <w:rsid w:val="004C2556"/>
    <w:rsid w:val="004C2B4F"/>
    <w:rsid w:val="004C5E1F"/>
    <w:rsid w:val="004D4950"/>
    <w:rsid w:val="004E2CF6"/>
    <w:rsid w:val="004E7147"/>
    <w:rsid w:val="004F051E"/>
    <w:rsid w:val="004F521E"/>
    <w:rsid w:val="004F78B7"/>
    <w:rsid w:val="0050033F"/>
    <w:rsid w:val="00506E10"/>
    <w:rsid w:val="0051407D"/>
    <w:rsid w:val="0051422A"/>
    <w:rsid w:val="00516D0E"/>
    <w:rsid w:val="0055062A"/>
    <w:rsid w:val="005567A1"/>
    <w:rsid w:val="00562D60"/>
    <w:rsid w:val="0056394B"/>
    <w:rsid w:val="00564C85"/>
    <w:rsid w:val="00585AAB"/>
    <w:rsid w:val="0059104C"/>
    <w:rsid w:val="0059281B"/>
    <w:rsid w:val="00593B8D"/>
    <w:rsid w:val="0059573B"/>
    <w:rsid w:val="00597671"/>
    <w:rsid w:val="005C2301"/>
    <w:rsid w:val="005C3693"/>
    <w:rsid w:val="005D589C"/>
    <w:rsid w:val="005E61FD"/>
    <w:rsid w:val="005F0B1A"/>
    <w:rsid w:val="005F441E"/>
    <w:rsid w:val="00602480"/>
    <w:rsid w:val="00605DF8"/>
    <w:rsid w:val="0060610F"/>
    <w:rsid w:val="0061255A"/>
    <w:rsid w:val="00635892"/>
    <w:rsid w:val="00643B6F"/>
    <w:rsid w:val="006472C4"/>
    <w:rsid w:val="00647FC5"/>
    <w:rsid w:val="00666D25"/>
    <w:rsid w:val="00666F3A"/>
    <w:rsid w:val="006672CF"/>
    <w:rsid w:val="00672302"/>
    <w:rsid w:val="00673E5F"/>
    <w:rsid w:val="0067439C"/>
    <w:rsid w:val="0068013B"/>
    <w:rsid w:val="006803A2"/>
    <w:rsid w:val="0068283B"/>
    <w:rsid w:val="006A0F60"/>
    <w:rsid w:val="006A15B7"/>
    <w:rsid w:val="006A6FA0"/>
    <w:rsid w:val="006B0B52"/>
    <w:rsid w:val="006B2BE0"/>
    <w:rsid w:val="006D6F9D"/>
    <w:rsid w:val="006F42D4"/>
    <w:rsid w:val="00702331"/>
    <w:rsid w:val="00703340"/>
    <w:rsid w:val="00726E17"/>
    <w:rsid w:val="00730AD4"/>
    <w:rsid w:val="0074349D"/>
    <w:rsid w:val="00753927"/>
    <w:rsid w:val="007714C5"/>
    <w:rsid w:val="0077615B"/>
    <w:rsid w:val="007834BB"/>
    <w:rsid w:val="007967D5"/>
    <w:rsid w:val="007A4AD9"/>
    <w:rsid w:val="007A6922"/>
    <w:rsid w:val="007C085C"/>
    <w:rsid w:val="007C66B7"/>
    <w:rsid w:val="007D1954"/>
    <w:rsid w:val="007E532A"/>
    <w:rsid w:val="007E5A2E"/>
    <w:rsid w:val="00800937"/>
    <w:rsid w:val="008126F8"/>
    <w:rsid w:val="00821D50"/>
    <w:rsid w:val="00835B87"/>
    <w:rsid w:val="0084116F"/>
    <w:rsid w:val="00846A83"/>
    <w:rsid w:val="008508E2"/>
    <w:rsid w:val="00860BC7"/>
    <w:rsid w:val="00865BD7"/>
    <w:rsid w:val="008726FF"/>
    <w:rsid w:val="00874C74"/>
    <w:rsid w:val="00877121"/>
    <w:rsid w:val="0087768A"/>
    <w:rsid w:val="008832EB"/>
    <w:rsid w:val="0089095F"/>
    <w:rsid w:val="00893395"/>
    <w:rsid w:val="008A1FED"/>
    <w:rsid w:val="008A478B"/>
    <w:rsid w:val="008C0983"/>
    <w:rsid w:val="008C6519"/>
    <w:rsid w:val="008D5B9F"/>
    <w:rsid w:val="008D6B0B"/>
    <w:rsid w:val="008E4FAF"/>
    <w:rsid w:val="008E7269"/>
    <w:rsid w:val="008F1649"/>
    <w:rsid w:val="009037F5"/>
    <w:rsid w:val="00920702"/>
    <w:rsid w:val="00934E03"/>
    <w:rsid w:val="0094125C"/>
    <w:rsid w:val="009454DC"/>
    <w:rsid w:val="00952163"/>
    <w:rsid w:val="00965603"/>
    <w:rsid w:val="00975BD2"/>
    <w:rsid w:val="009800A6"/>
    <w:rsid w:val="00982209"/>
    <w:rsid w:val="009827EF"/>
    <w:rsid w:val="00983C2F"/>
    <w:rsid w:val="009900FA"/>
    <w:rsid w:val="009904A5"/>
    <w:rsid w:val="009941EE"/>
    <w:rsid w:val="009A255F"/>
    <w:rsid w:val="009A7CDF"/>
    <w:rsid w:val="009B1D2B"/>
    <w:rsid w:val="009B30E1"/>
    <w:rsid w:val="009B35AD"/>
    <w:rsid w:val="009C0C23"/>
    <w:rsid w:val="009C6B85"/>
    <w:rsid w:val="009D0A1E"/>
    <w:rsid w:val="009F0160"/>
    <w:rsid w:val="009F255A"/>
    <w:rsid w:val="00A016D6"/>
    <w:rsid w:val="00A02D6B"/>
    <w:rsid w:val="00A05BDD"/>
    <w:rsid w:val="00A136AE"/>
    <w:rsid w:val="00A23910"/>
    <w:rsid w:val="00A24C78"/>
    <w:rsid w:val="00A27D8A"/>
    <w:rsid w:val="00A300C4"/>
    <w:rsid w:val="00A416C5"/>
    <w:rsid w:val="00A42914"/>
    <w:rsid w:val="00A45734"/>
    <w:rsid w:val="00A45B0F"/>
    <w:rsid w:val="00A47A3D"/>
    <w:rsid w:val="00A5107D"/>
    <w:rsid w:val="00A561C4"/>
    <w:rsid w:val="00A62DDA"/>
    <w:rsid w:val="00A7706B"/>
    <w:rsid w:val="00A805D7"/>
    <w:rsid w:val="00A86C4F"/>
    <w:rsid w:val="00A90371"/>
    <w:rsid w:val="00A9170C"/>
    <w:rsid w:val="00AA3C43"/>
    <w:rsid w:val="00AB1383"/>
    <w:rsid w:val="00AB17B3"/>
    <w:rsid w:val="00AB6F69"/>
    <w:rsid w:val="00AD0E8A"/>
    <w:rsid w:val="00AE4AAC"/>
    <w:rsid w:val="00AF3198"/>
    <w:rsid w:val="00AF539E"/>
    <w:rsid w:val="00B013AB"/>
    <w:rsid w:val="00B02C14"/>
    <w:rsid w:val="00B04E63"/>
    <w:rsid w:val="00B07F24"/>
    <w:rsid w:val="00B2684C"/>
    <w:rsid w:val="00B32A41"/>
    <w:rsid w:val="00B37251"/>
    <w:rsid w:val="00B43191"/>
    <w:rsid w:val="00B51624"/>
    <w:rsid w:val="00B93DD8"/>
    <w:rsid w:val="00B9680A"/>
    <w:rsid w:val="00BB4B0B"/>
    <w:rsid w:val="00BB7823"/>
    <w:rsid w:val="00BC2A4E"/>
    <w:rsid w:val="00BC44B7"/>
    <w:rsid w:val="00BD2D37"/>
    <w:rsid w:val="00BD5F28"/>
    <w:rsid w:val="00BD774E"/>
    <w:rsid w:val="00BE4546"/>
    <w:rsid w:val="00BE52E1"/>
    <w:rsid w:val="00BF3290"/>
    <w:rsid w:val="00BF730F"/>
    <w:rsid w:val="00C12C6A"/>
    <w:rsid w:val="00C144F0"/>
    <w:rsid w:val="00C21C17"/>
    <w:rsid w:val="00C36289"/>
    <w:rsid w:val="00C40913"/>
    <w:rsid w:val="00C44114"/>
    <w:rsid w:val="00C50550"/>
    <w:rsid w:val="00C67F73"/>
    <w:rsid w:val="00C71415"/>
    <w:rsid w:val="00C76949"/>
    <w:rsid w:val="00C819E4"/>
    <w:rsid w:val="00C83785"/>
    <w:rsid w:val="00C85359"/>
    <w:rsid w:val="00CA7866"/>
    <w:rsid w:val="00CF7185"/>
    <w:rsid w:val="00D03529"/>
    <w:rsid w:val="00D12987"/>
    <w:rsid w:val="00D14FB0"/>
    <w:rsid w:val="00D17662"/>
    <w:rsid w:val="00D228A7"/>
    <w:rsid w:val="00D35908"/>
    <w:rsid w:val="00D477A5"/>
    <w:rsid w:val="00D70C7F"/>
    <w:rsid w:val="00D71845"/>
    <w:rsid w:val="00D81F86"/>
    <w:rsid w:val="00D83D92"/>
    <w:rsid w:val="00DB016A"/>
    <w:rsid w:val="00DB630C"/>
    <w:rsid w:val="00DC09A6"/>
    <w:rsid w:val="00DC714D"/>
    <w:rsid w:val="00DC7FEF"/>
    <w:rsid w:val="00DD38DD"/>
    <w:rsid w:val="00DD4463"/>
    <w:rsid w:val="00DD4A38"/>
    <w:rsid w:val="00DE12B1"/>
    <w:rsid w:val="00DF57C7"/>
    <w:rsid w:val="00E02C80"/>
    <w:rsid w:val="00E05B85"/>
    <w:rsid w:val="00E203D6"/>
    <w:rsid w:val="00E45975"/>
    <w:rsid w:val="00E54D4B"/>
    <w:rsid w:val="00E54FA0"/>
    <w:rsid w:val="00E61843"/>
    <w:rsid w:val="00E669DA"/>
    <w:rsid w:val="00E727FF"/>
    <w:rsid w:val="00E80261"/>
    <w:rsid w:val="00E81A21"/>
    <w:rsid w:val="00E9569A"/>
    <w:rsid w:val="00EA735D"/>
    <w:rsid w:val="00EC2A21"/>
    <w:rsid w:val="00EC6089"/>
    <w:rsid w:val="00ED2046"/>
    <w:rsid w:val="00ED3B37"/>
    <w:rsid w:val="00ED6706"/>
    <w:rsid w:val="00EE3BAB"/>
    <w:rsid w:val="00EF6DCB"/>
    <w:rsid w:val="00F0162F"/>
    <w:rsid w:val="00F03843"/>
    <w:rsid w:val="00F04910"/>
    <w:rsid w:val="00F07BAA"/>
    <w:rsid w:val="00F1170E"/>
    <w:rsid w:val="00F14CFC"/>
    <w:rsid w:val="00F15629"/>
    <w:rsid w:val="00F22A62"/>
    <w:rsid w:val="00F25A6C"/>
    <w:rsid w:val="00F72EE0"/>
    <w:rsid w:val="00F80DCB"/>
    <w:rsid w:val="00F810D4"/>
    <w:rsid w:val="00F82AC4"/>
    <w:rsid w:val="00F93F45"/>
    <w:rsid w:val="00FA2612"/>
    <w:rsid w:val="00FA2981"/>
    <w:rsid w:val="00FA733D"/>
    <w:rsid w:val="00FC6CF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04ACDB96-D366-44C8-BAC3-816D1522F4F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Arial" w:eastAsiaTheme="minorHAnsi" w:hAnsi="Arial" w:cs="Arial"/>
        <w:sz w:val="24"/>
        <w:szCs w:val="24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860BC7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6A0F60"/>
    <w:rPr>
      <w:color w:val="0000FF" w:themeColor="hyperlink"/>
      <w:u w:val="single"/>
    </w:rPr>
  </w:style>
  <w:style w:type="paragraph" w:styleId="NoSpacing">
    <w:name w:val="No Spacing"/>
    <w:uiPriority w:val="1"/>
    <w:qFormat/>
    <w:rsid w:val="00FA733D"/>
    <w:pPr>
      <w:spacing w:after="0" w:line="240" w:lineRule="auto"/>
    </w:pPr>
  </w:style>
  <w:style w:type="table" w:styleId="TableGrid">
    <w:name w:val="Table Grid"/>
    <w:basedOn w:val="TableNormal"/>
    <w:uiPriority w:val="59"/>
    <w:rsid w:val="006803A2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CommentReference">
    <w:name w:val="annotation reference"/>
    <w:basedOn w:val="DefaultParagraphFont"/>
    <w:uiPriority w:val="99"/>
    <w:semiHidden/>
    <w:unhideWhenUsed/>
    <w:rsid w:val="0030535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05358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05358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0535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05358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0535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05358"/>
    <w:rPr>
      <w:rFonts w:ascii="Tahoma" w:hAnsi="Tahoma" w:cs="Tahoma"/>
      <w:sz w:val="16"/>
      <w:szCs w:val="16"/>
    </w:rPr>
  </w:style>
  <w:style w:type="paragraph" w:customStyle="1" w:styleId="Standard">
    <w:name w:val="Standard"/>
    <w:rsid w:val="00C21C17"/>
    <w:pPr>
      <w:suppressAutoHyphens/>
      <w:autoSpaceDN w:val="0"/>
      <w:textAlignment w:val="baseline"/>
    </w:pPr>
    <w:rPr>
      <w:rFonts w:eastAsia="SimSun" w:cs="Calibri"/>
      <w:kern w:val="3"/>
    </w:rPr>
  </w:style>
  <w:style w:type="paragraph" w:styleId="Header">
    <w:name w:val="header"/>
    <w:basedOn w:val="Normal"/>
    <w:link w:val="HeaderChar"/>
    <w:uiPriority w:val="99"/>
    <w:unhideWhenUsed/>
    <w:rsid w:val="0022711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2711F"/>
  </w:style>
  <w:style w:type="paragraph" w:styleId="Footer">
    <w:name w:val="footer"/>
    <w:basedOn w:val="Normal"/>
    <w:link w:val="FooterChar"/>
    <w:uiPriority w:val="99"/>
    <w:unhideWhenUsed/>
    <w:rsid w:val="0022711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2711F"/>
  </w:style>
  <w:style w:type="paragraph" w:styleId="Revision">
    <w:name w:val="Revision"/>
    <w:hidden/>
    <w:uiPriority w:val="99"/>
    <w:semiHidden/>
    <w:rsid w:val="009A255F"/>
    <w:pPr>
      <w:spacing w:after="0" w:line="240" w:lineRule="auto"/>
    </w:pPr>
  </w:style>
  <w:style w:type="paragraph" w:customStyle="1" w:styleId="EndNoteBibliographyTitle">
    <w:name w:val="EndNote Bibliography Title"/>
    <w:basedOn w:val="Normal"/>
    <w:link w:val="EndNoteBibliographyTitleChar"/>
    <w:rsid w:val="0077615B"/>
    <w:pPr>
      <w:spacing w:after="0"/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7615B"/>
    <w:rPr>
      <w:noProof/>
    </w:rPr>
  </w:style>
  <w:style w:type="paragraph" w:customStyle="1" w:styleId="EndNoteBibliography">
    <w:name w:val="EndNote Bibliography"/>
    <w:basedOn w:val="Normal"/>
    <w:link w:val="EndNoteBibliographyChar"/>
    <w:rsid w:val="0077615B"/>
    <w:pPr>
      <w:spacing w:line="240" w:lineRule="auto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77615B"/>
    <w:rPr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242035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2038035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4019319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93173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6271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1667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9882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7830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324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63234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901582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5604997">
          <w:marLeft w:val="1800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7565541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0979985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6111347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45049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2112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7624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0656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9089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6011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504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7230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7074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1368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10A70410-7E99-464B-A939-5978D80D979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16</Pages>
  <Words>2749</Words>
  <Characters>15671</Characters>
  <Application>Microsoft Office Word</Application>
  <DocSecurity>0</DocSecurity>
  <Lines>130</Lines>
  <Paragraphs>3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California Dept. of Public Health</Company>
  <LinksUpToDate>false</LinksUpToDate>
  <CharactersWithSpaces>1838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indows User</dc:creator>
  <cp:lastModifiedBy>James Carl Scott</cp:lastModifiedBy>
  <cp:revision>4</cp:revision>
  <cp:lastPrinted>2014-10-02T16:13:00Z</cp:lastPrinted>
  <dcterms:created xsi:type="dcterms:W3CDTF">2015-07-18T02:02:00Z</dcterms:created>
  <dcterms:modified xsi:type="dcterms:W3CDTF">2015-07-18T02:04:00Z</dcterms:modified>
</cp:coreProperties>
</file>